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1C010" w14:textId="77777777" w:rsidR="002D4DF5" w:rsidRDefault="0089199E">
      <w:pPr>
        <w:rPr>
          <w:b/>
          <w:bCs/>
          <w:sz w:val="28"/>
          <w:szCs w:val="28"/>
        </w:rPr>
      </w:pPr>
      <w:r>
        <w:rPr>
          <w:b/>
          <w:bCs/>
          <w:sz w:val="28"/>
          <w:szCs w:val="28"/>
        </w:rPr>
        <w:t>Chapter 3</w:t>
      </w:r>
    </w:p>
    <w:p w14:paraId="65121ED2" w14:textId="77777777" w:rsidR="002D4DF5" w:rsidRDefault="0089199E">
      <w:pPr>
        <w:rPr>
          <w:b/>
          <w:bCs/>
          <w:u w:val="single"/>
        </w:rPr>
      </w:pPr>
      <w:r>
        <w:rPr>
          <w:b/>
          <w:bCs/>
          <w:u w:val="single"/>
        </w:rPr>
        <w:t>Section A (conservation investment)</w:t>
      </w:r>
    </w:p>
    <w:p w14:paraId="0335459F" w14:textId="77777777" w:rsidR="002D4DF5" w:rsidRDefault="0089199E">
      <w:commentRangeStart w:id="0"/>
      <w:r>
        <w:rPr>
          <w:b/>
          <w:bCs/>
        </w:rPr>
        <w:t xml:space="preserve">Introduction </w:t>
      </w:r>
      <w:commentRangeEnd w:id="0"/>
      <w:r>
        <w:commentReference w:id="0"/>
      </w:r>
    </w:p>
    <w:p w14:paraId="2DBC8462" w14:textId="77777777" w:rsidR="002D4DF5" w:rsidRDefault="0089199E">
      <w:r>
        <w:t xml:space="preserve">Global conservation funding is currently inadequate to eliminate biodiversity loss </w:t>
      </w:r>
      <w:r>
        <w:fldChar w:fldCharType="begin"/>
      </w:r>
      <w:r>
        <w:instrText>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1" w:name="__Fieldmark__10_362668386"/>
      <w:r>
        <w:rPr>
          <w:rFonts w:cs="Calibri"/>
        </w:rPr>
        <w:t>(Echols et al., 2019; Waldron et al., 2013)</w:t>
      </w:r>
      <w:r>
        <w:fldChar w:fldCharType="end"/>
      </w:r>
      <w:bookmarkEnd w:id="1"/>
      <w:r>
        <w:t xml:space="preserve">. It 2016, investment into conservation was estimated to be $52 billion per year, yet it is further estimated that between $300 to $400 billion per year will be required to ensure healthy ecosystems across land- and seascapes </w:t>
      </w:r>
      <w:r>
        <w:fldChar w:fldCharType="begin"/>
      </w:r>
      <w:r>
        <w:instrText>ADDIN ZOTERO_ITEM CSL_CITATION {"citationID":"X7HcZYrN","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2" w:name="__Fieldmark__19_362668386"/>
      <w:r>
        <w:rPr>
          <w:rFonts w:cs="Calibri"/>
        </w:rPr>
        <w:t>(Huwyler et al., 2016)</w:t>
      </w:r>
      <w:r>
        <w:fldChar w:fldCharType="end"/>
      </w:r>
      <w:bookmarkEnd w:id="2"/>
      <w:r>
        <w:t xml:space="preserve">. Although global estimates such as these are unlikely to be accurate, the order of magnitude conveys the scale of the funding challenge. Currently, the majority of conservation funding around the world comes from either government or philanthropic entities, where funds are distributed via grants </w:t>
      </w:r>
      <w:r>
        <w:fldChar w:fldCharType="begin"/>
      </w:r>
      <w:r>
        <w:instrText>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3" w:name="__Fieldmark__29_362668386"/>
      <w:r>
        <w:rPr>
          <w:rFonts w:cs="Calibri"/>
        </w:rPr>
        <w:t>(Huwyler et al., 2016; Larson et al., 2021)</w:t>
      </w:r>
      <w:r>
        <w:fldChar w:fldCharType="end"/>
      </w:r>
      <w:bookmarkEnd w:id="3"/>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4" w:name="__Fieldmark__36_362668386"/>
      <w:r>
        <w:rPr>
          <w:rFonts w:cs="Calibri"/>
        </w:rPr>
        <w:t>(Huwyler et al., 2016)</w:t>
      </w:r>
      <w:r>
        <w:fldChar w:fldCharType="end"/>
      </w:r>
      <w:bookmarkEnd w:id="4"/>
      <w:r>
        <w:t xml:space="preserve">, green bonds, public-private partnerships, impact investing, and government-led incentives for private sector investment 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5" w:name="__Fieldmark__50_362668386"/>
      <w:r>
        <w:rPr>
          <w:rFonts w:cs="Calibri"/>
        </w:rPr>
        <w:t>(Clark et al., 2018)</w:t>
      </w:r>
      <w:r>
        <w:fldChar w:fldCharType="end"/>
      </w:r>
      <w:bookmarkEnd w:id="5"/>
      <w:r>
        <w:t>. It is hoped that these new approaches will affect both the quantity of funding available</w:t>
      </w:r>
      <w:del w:id="6" w:author="Brad Duthie" w:date="2021-09-22T22:36:00Z">
        <w:r>
          <w:delText>,</w:delText>
        </w:r>
      </w:del>
      <w:r>
        <w:t xml:space="preserv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7" w:name="__Fieldmark__59_362668386"/>
      <w:r>
        <w:rPr>
          <w:rFonts w:cs="Calibri"/>
        </w:rPr>
        <w:t>(Echols et al., 2019)</w:t>
      </w:r>
      <w:r>
        <w:fldChar w:fldCharType="end"/>
      </w:r>
      <w:bookmarkEnd w:id="7"/>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8" w:name="__Fieldmark__68_362668386"/>
      <w:r>
        <w:rPr>
          <w:rFonts w:cs="Calibri"/>
        </w:rPr>
        <w:t>(Clark et al., 2018)</w:t>
      </w:r>
      <w:r>
        <w:fldChar w:fldCharType="end"/>
      </w:r>
      <w:bookmarkEnd w:id="8"/>
      <w:r>
        <w:t xml:space="preserve">. It is therefore likely that in the short- to medium-term, conservation practitioners will remain largely reliant on traditional grant-based funding to implement conservation activities. </w:t>
      </w:r>
    </w:p>
    <w:p w14:paraId="342F701B" w14:textId="17667CCE" w:rsidR="002D4DF5" w:rsidRDefault="0089199E">
      <w:r>
        <w:t xml:space="preserve">Despite grant-based funding being the dominant mechanism for conservation investment, very little research has been done to assess the effects of unstable, non-linear budgets on biodiversity outcomes, nor the effects of alternative investment strategies. Given the lack of 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fldChar w:fldCharType="begin"/>
      </w:r>
      <w:r>
        <w:instrText>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9" w:name="__Fieldmark__97_362668386"/>
      <w:r>
        <w:rPr>
          <w:rFonts w:cs="Calibri"/>
        </w:rPr>
        <w:t>(Bruner et al., 2004; McBride et al., 2007; Waldron et al., 2013)</w:t>
      </w:r>
      <w:r>
        <w:fldChar w:fldCharType="end"/>
      </w:r>
      <w:bookmarkEnd w:id="9"/>
      <w:r>
        <w:t xml:space="preserve">. Investing conservation funds strategically over time is made difficult when funding is based on short-term grants that generally last between one and five years </w:t>
      </w:r>
      <w:r>
        <w:fldChar w:fldCharType="begin"/>
      </w:r>
      <w:r>
        <w:instrText>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w:instrText>
      </w:r>
      <w:r>
        <w:fldChar w:fldCharType="separate"/>
      </w:r>
      <w:bookmarkStart w:id="10" w:name="__Fieldmark__112_362668386"/>
      <w:r>
        <w:rPr>
          <w:rFonts w:cs="Calibri"/>
        </w:rPr>
        <w:t>(Hodge and Adams, 2016)</w:t>
      </w:r>
      <w:r>
        <w:fldChar w:fldCharType="end"/>
      </w:r>
      <w:bookmarkEnd w:id="10"/>
      <w:r>
        <w:t xml:space="preserve">. </w:t>
      </w:r>
      <w:commentRangeStart w:id="11"/>
      <w:r>
        <w:t xml:space="preserve">Most conservation </w:t>
      </w:r>
      <w:commentRangeEnd w:id="11"/>
      <w:r w:rsidR="00380D43">
        <w:rPr>
          <w:rStyle w:val="CommentReference"/>
        </w:rPr>
        <w:commentReference w:id="11"/>
      </w:r>
      <w:r>
        <w:t>projects or initiatives, even in wealthy countries with relatively well-funded protected area networks, rely on such short-term grants to launch programmes, conduct research, and implement key activities such as training, engagement, enforcement, and outreach</w:t>
      </w:r>
      <w:r w:rsidR="00775391">
        <w:t xml:space="preserve"> </w:t>
      </w:r>
      <w:r w:rsidR="00775391">
        <w:fldChar w:fldCharType="begin"/>
      </w:r>
      <w:r w:rsidR="00775391">
        <w:instrText xml:space="preserve"> 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775391">
        <w:fldChar w:fldCharType="separate"/>
      </w:r>
      <w:r w:rsidR="00775391" w:rsidRPr="00775391">
        <w:rPr>
          <w:rFonts w:ascii="Calibri" w:hAnsi="Calibri" w:cs="Calibri"/>
        </w:rPr>
        <w:t>(Emerton et al., 2006)</w:t>
      </w:r>
      <w:r w:rsidR="00775391">
        <w:fldChar w:fldCharType="end"/>
      </w:r>
      <w:r>
        <w:t xml:space="preserve">. This funding model results in long-term budgets that are non-linear, often unpredictable, and do not necessarily track changes in threat levels. The financial stability of a conservation project or organisation is therefore reliant on the ability to leverage external funding through grant applications, which are inherently competitive and have low success rates. This funding mechanism means that conservation projects go through periods of relative affluence when conservation activities (such as enforcement, policy interventions, and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project activities wind down, staff redundancies occur, and initiatives end. These periods can have </w:t>
      </w:r>
      <w:r>
        <w:lastRenderedPageBreak/>
        <w:t>serious negative effects on conservation projects. Organisations lose talented staff and thus institutional knowledge, trust between stakeholders and the project or organisation can be lost as commitments may not be met, and stakeholders may view the project as unreliable due to inconsistent suppor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w:t>
      </w:r>
      <w:commentRangeStart w:id="12"/>
      <w:r>
        <w:t xml:space="preserve">ecreases. </w:t>
      </w:r>
      <w:commentRangeEnd w:id="12"/>
      <w:ins w:id="13" w:author="Brad Duthie" w:date="2021-09-22T22:36:00Z">
        <w:r>
          <w:commentReference w:id="12"/>
        </w:r>
      </w:ins>
    </w:p>
    <w:p w14:paraId="1AEC97C0" w14:textId="77777777" w:rsidR="002D4DF5" w:rsidRDefault="0089199E">
      <w:r>
        <w:t>The long-term cycle of organisations applying for grants to maintain budgets leads to ‘</w:t>
      </w:r>
      <w:proofErr w:type="spellStart"/>
      <w:r>
        <w:t>projectification</w:t>
      </w:r>
      <w:proofErr w:type="spellEnd"/>
      <w:r>
        <w:t xml:space="preserve">’, whereby control over conservation activities, interventions, and strategic direction is ceded to funders, as conservation organisations adapt to funding trends and specific funder interests in an effort to remain competitive and maintain project funding </w:t>
      </w:r>
      <w:r>
        <w:fldChar w:fldCharType="begin"/>
      </w:r>
      <w:r>
        <w:instrText>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w:instrText>
      </w:r>
      <w:r>
        <w:fldChar w:fldCharType="separate"/>
      </w:r>
      <w:bookmarkStart w:id="14" w:name="__Fieldmark__178_362668386"/>
      <w:r>
        <w:rPr>
          <w:rFonts w:cs="Calibri"/>
        </w:rPr>
        <w:t>(Hodge and Adams, 2016)</w:t>
      </w:r>
      <w:r>
        <w:fldChar w:fldCharType="end"/>
      </w:r>
      <w:bookmarkEnd w:id="14"/>
      <w:r>
        <w:t xml:space="preserve">. There is also often a lack of transparency and coordination between funders and grant distributors which reduces cohesion and makes strategic allocation of funds at a broader scale difficult </w:t>
      </w:r>
      <w:r>
        <w:fldChar w:fldCharType="begin"/>
      </w:r>
      <w:r>
        <w:instrText>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5" w:name="__Fieldmark__188_362668386"/>
      <w:r>
        <w:rPr>
          <w:rFonts w:cs="Calibri"/>
        </w:rPr>
        <w:t>(Laufer and Jones, 2021)</w:t>
      </w:r>
      <w:r>
        <w:fldChar w:fldCharType="end"/>
      </w:r>
      <w:bookmarkEnd w:id="15"/>
      <w:r>
        <w:t xml:space="preserve">. Nevertheless, many conservation projects are unable to fund activities through other means. Grants for conservation activities 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e.g., the World Bank) or international development agencies (e.g., the United States Agency for International Development), and often come with complex rules governing procurement, accounting, reporting, and attribution (i.e., branding).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The smaller grants require less staff time for the application process and subsequent grant management yet can be limited in the amount of the award that can be spent on overheads, fixed costs, and other core project expenditure such as salaries, fuel, office space, and utilities.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16" w:name="__Fieldmark__228_362668386"/>
      <w:r>
        <w:rPr>
          <w:rFonts w:cs="Calibri"/>
        </w:rPr>
        <w:t>(Emerton et al., 2006)</w:t>
      </w:r>
      <w:r>
        <w:fldChar w:fldCharType="end"/>
      </w:r>
      <w:bookmarkEnd w:id="16"/>
      <w:r>
        <w:t xml:space="preserve">.                </w:t>
      </w:r>
    </w:p>
    <w:p w14:paraId="01864F5C" w14:textId="77777777" w:rsidR="002D4DF5" w:rsidRDefault="0089199E">
      <w:r>
        <w:t xml:space="preserve">Reliance on limited duration grants rather than permanent core funding is one cause of the global conservation funding shortfall. Protected areas are the cornerstones of landscape-level 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17" w:name="__Fieldmark__244_362668386"/>
      <w:r>
        <w:rPr>
          <w:rFonts w:cs="Calibri"/>
        </w:rPr>
        <w:t>(Coad et al., 2019)</w:t>
      </w:r>
      <w:r>
        <w:fldChar w:fldCharType="end"/>
      </w:r>
      <w:bookmarkEnd w:id="17"/>
      <w:r>
        <w:t xml:space="preserve">. Insufficient funding of 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18" w:name="__Fieldmark__252_362668386"/>
      <w:r>
        <w:rPr>
          <w:rFonts w:cs="Calibri"/>
        </w:rPr>
        <w:t>(Kearney et al., 2020; Pringle, 2017)</w:t>
      </w:r>
      <w:r>
        <w:fldChar w:fldCharType="end"/>
      </w:r>
      <w:bookmarkEnd w:id="18"/>
      <w:r>
        <w:t xml:space="preserve">. It is difficult to design and implement effective conservation action that targets the correct drivers at the correct spatial and temporal scales when available funding is consistently below what is required </w:t>
      </w:r>
      <w:r>
        <w:fldChar w:fldCharType="begin"/>
      </w:r>
      <w:r>
        <w:instrText>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19" w:name="__Fieldmark__264_362668386"/>
      <w:r>
        <w:rPr>
          <w:rFonts w:cs="Calibri"/>
        </w:rPr>
        <w:t>(Tulloch et al., 2020)</w:t>
      </w:r>
      <w:r>
        <w:fldChar w:fldCharType="end"/>
      </w:r>
      <w:bookmarkEnd w:id="19"/>
      <w:r>
        <w:t xml:space="preserve">. 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20" w:name="__Fieldmark__276_362668386"/>
      <w:r>
        <w:rPr>
          <w:rFonts w:cs="Calibri"/>
        </w:rPr>
        <w:t>(Fryxell et al., 2010)</w:t>
      </w:r>
      <w:r>
        <w:fldChar w:fldCharType="end"/>
      </w:r>
      <w:bookmarkEnd w:id="20"/>
      <w:r>
        <w:t xml:space="preserve">. In the absence of dramatic increases in funding and resources available to landscape managers, studies that explore the trade-offs between different strategies for investing existing resources will be critical. Site-level assessments of investment 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21" w:name="__Fieldmark__282_362668386"/>
      <w:r>
        <w:rPr>
          <w:rFonts w:cs="Calibri"/>
        </w:rPr>
        <w:t>(see Ervin, 2003; Utami et al., 2020)</w:t>
      </w:r>
      <w:r>
        <w:fldChar w:fldCharType="end"/>
      </w:r>
      <w:bookmarkEnd w:id="21"/>
      <w:r>
        <w:t xml:space="preserve">. Yet studies that provide broader theoretical insights into long-term investment strategies in the context of finite resources are lacking. There is a large </w:t>
      </w:r>
      <w:r>
        <w:lastRenderedPageBreak/>
        <w:t xml:space="preserve">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2" w:name="__Fieldmark__297_362668386"/>
      <w:r>
        <w:rPr>
          <w:rFonts w:cs="Calibri"/>
        </w:rPr>
        <w:t>(Wilson et al., 2006)</w:t>
      </w:r>
      <w:r>
        <w:fldChar w:fldCharType="end"/>
      </w:r>
      <w:bookmarkEnd w:id="22"/>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23" w:name="__Fieldmark__305_362668386"/>
      <w:r>
        <w:rPr>
          <w:rFonts w:cs="Calibri"/>
        </w:rPr>
        <w:t>(Armsworth et al., 2018; Murdoch et al., 2010)</w:t>
      </w:r>
      <w:r>
        <w:fldChar w:fldCharType="end"/>
      </w:r>
      <w:bookmarkEnd w:id="23"/>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4" w:name="__Fieldmark__310_362668386"/>
      <w:r>
        <w:rPr>
          <w:rFonts w:cs="Calibri"/>
        </w:rPr>
        <w:t>(Meir et al., 2004; Wilson et al., 2006)</w:t>
      </w:r>
      <w:r>
        <w:fldChar w:fldCharType="end"/>
      </w:r>
      <w:bookmarkEnd w:id="24"/>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25" w:name="__Fieldmark__315_362668386"/>
      <w:r>
        <w:rPr>
          <w:rFonts w:cs="Calibri"/>
        </w:rPr>
        <w:t>(Fishburn et al., 2013)</w:t>
      </w:r>
      <w:r>
        <w:fldChar w:fldCharType="end"/>
      </w:r>
      <w:bookmarkEnd w:id="25"/>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26" w:name="__Fieldmark__320_362668386"/>
      <w:r>
        <w:rPr>
          <w:rFonts w:cs="Calibri"/>
        </w:rPr>
        <w:t>(Tulloch et al., 2020)</w:t>
      </w:r>
      <w:r>
        <w:fldChar w:fldCharType="end"/>
      </w:r>
      <w:bookmarkEnd w:id="26"/>
      <w:r>
        <w:t xml:space="preserve">. The next question, which is equally important yet largely unanswered, is once land has been selected or acquired for conservation, how should the authority responsible for its management invest finite conservation resources over the next five, ten, thirty, or fifty years to minimise biodiversity loss?    </w:t>
      </w:r>
    </w:p>
    <w:p w14:paraId="189F2F27" w14:textId="77777777" w:rsidR="002D4DF5"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7" w:name="__Fieldmark__333_362668386"/>
      <w:r>
        <w:rPr>
          <w:rFonts w:cs="Calibri"/>
        </w:rPr>
        <w:t>(McBride et al., 2007)</w:t>
      </w:r>
      <w:r>
        <w:fldChar w:fldCharType="end"/>
      </w:r>
      <w:bookmarkEnd w:id="27"/>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8" w:name="__Fieldmark__340_362668386"/>
      <w:r>
        <w:rPr>
          <w:rFonts w:cs="Calibri"/>
        </w:rPr>
        <w:t>(McBride et al., 2007)</w:t>
      </w:r>
      <w:r>
        <w:fldChar w:fldCharType="end"/>
      </w:r>
      <w:bookmarkEnd w:id="28"/>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29" w:name="__Fieldmark__347_362668386"/>
      <w:r>
        <w:rPr>
          <w:rFonts w:cs="Calibri"/>
        </w:rPr>
        <w:t>(Lennox and Armsworth, 2011)</w:t>
      </w:r>
      <w:r>
        <w:fldChar w:fldCharType="end"/>
      </w:r>
      <w:bookmarkEnd w:id="29"/>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30" w:name="__Fieldmark__357_362668386"/>
      <w:r>
        <w:rPr>
          <w:rFonts w:cs="Calibri"/>
        </w:rPr>
        <w:t>(Wittemyer et al., 2008)</w:t>
      </w:r>
      <w:r>
        <w:fldChar w:fldCharType="end"/>
      </w:r>
      <w:bookmarkEnd w:id="30"/>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31" w:name="__Fieldmark__362_362668386"/>
      <w:r>
        <w:rPr>
          <w:rFonts w:cs="Calibri"/>
        </w:rPr>
        <w:t>(Lindsey et al., 2014)</w:t>
      </w:r>
      <w:r>
        <w:fldChar w:fldCharType="end"/>
      </w:r>
      <w:bookmarkEnd w:id="31"/>
      <w:r>
        <w:t>. Therefore, understanding how investment decisions by landscape managers affect system dynamics in the context of increasing human pressure and uncertainty</w:t>
      </w:r>
      <w:del w:id="32" w:author="Brad Duthie" w:date="2021-09-22T22:37:00Z">
        <w:r>
          <w:delText>,</w:delText>
        </w:r>
      </w:del>
      <w:r>
        <w:t xml:space="preserve"> will be critical for developing strategies that maximise conservation gains.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33" w:name="__Fieldmark__368_362668386"/>
      <w:r>
        <w:rPr>
          <w:rFonts w:cs="Calibri"/>
        </w:rPr>
        <w:t>(Santana et al., 2014)</w:t>
      </w:r>
      <w:r>
        <w:fldChar w:fldCharType="end"/>
      </w:r>
      <w:bookmarkEnd w:id="33"/>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34" w:name="__Fieldmark__380_362668386"/>
      <w:r>
        <w:rPr>
          <w:rFonts w:cs="Calibri"/>
        </w:rPr>
        <w:t>(Mouquet et al., 2015)</w:t>
      </w:r>
      <w:r>
        <w:fldChar w:fldCharType="end"/>
      </w:r>
      <w:bookmarkEnd w:id="34"/>
      <w:r>
        <w:t xml:space="preserve">. In contrast to empirical studies, simulation modelling offers an analytical environment within which system dynamics can be stress tested without any real-world consequences. </w:t>
      </w:r>
      <w:r>
        <w:rPr>
          <w:i/>
          <w:iCs/>
        </w:rPr>
        <w:t xml:space="preserve"> </w:t>
      </w:r>
    </w:p>
    <w:p w14:paraId="2DE09D86" w14:textId="77777777" w:rsidR="002D4DF5" w:rsidRDefault="0089199E">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35" w:name="__Fieldmark__395_362668386"/>
      <w:r>
        <w:rPr>
          <w:rFonts w:cs="Calibri"/>
        </w:rPr>
        <w:t>(Doak and Mills, 1994)</w:t>
      </w:r>
      <w:r>
        <w:fldChar w:fldCharType="end"/>
      </w:r>
      <w:bookmarkEnd w:id="35"/>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6" w:name="__Fieldmark__408_362668386"/>
      <w:r>
        <w:rPr>
          <w:rFonts w:cs="Calibri"/>
        </w:rPr>
        <w:t>(Green et al., 2005)</w:t>
      </w:r>
      <w:r>
        <w:fldChar w:fldCharType="end"/>
      </w:r>
      <w:bookmarkEnd w:id="36"/>
      <w:r>
        <w:t xml:space="preserve">. Mathematical models offer the opportunity to take the well-studied component parts of a complex system and reassemble them in ways that capture their fundamental properties whilst allowing for 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37" w:name="__Fieldmark__418_362668386"/>
      <w:r>
        <w:rPr>
          <w:rFonts w:cs="Calibri"/>
        </w:rPr>
        <w:t>(Wilson, 1999)</w:t>
      </w:r>
      <w:r>
        <w:fldChar w:fldCharType="end"/>
      </w:r>
      <w:bookmarkEnd w:id="37"/>
      <w:r>
        <w:t xml:space="preserve">. Such models require complex systems to be carefully simplified so that theories can be tested within a manageable environment whilst ensuring fundamental processes are honoured. The simplification of models to develop and test theory has been seen as an important approach for decades, with the understanding that building models that are all at once manageable, general, realistic, and precise is impossible </w:t>
      </w:r>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38" w:name="__Fieldmark__434_362668386"/>
      <w:r>
        <w:rPr>
          <w:rFonts w:cs="Calibri"/>
        </w:rPr>
        <w:t>(Levins, 1966)</w:t>
      </w:r>
      <w:r>
        <w:fldChar w:fldCharType="end"/>
      </w:r>
      <w:bookmarkEnd w:id="38"/>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9" w:name="__Fieldmark__458_362668386"/>
      <w:r>
        <w:rPr>
          <w:rFonts w:cs="Calibri"/>
        </w:rPr>
        <w:t>(Green et al., 2005)</w:t>
      </w:r>
      <w:r>
        <w:fldChar w:fldCharType="end"/>
      </w:r>
      <w:bookmarkEnd w:id="39"/>
      <w:r>
        <w:t xml:space="preserve">. Social-ecological systems (SES) are fundamentally complex, dynamic systems </w:t>
      </w:r>
      <w:del w:id="40" w:author="Brad Duthie" w:date="2021-09-22T22:37:00Z">
        <w:r>
          <w:delText>which</w:delText>
        </w:r>
      </w:del>
      <w:ins w:id="41" w:author="Brad Duthie" w:date="2021-09-22T22:37:00Z">
        <w:r>
          <w:t>that</w:t>
        </w:r>
      </w:ins>
      <w:r>
        <w:t xml:space="preserve">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42" w:name="__Fieldmark__467_362668386"/>
      <w:r>
        <w:rPr>
          <w:rFonts w:cs="Calibri"/>
        </w:rPr>
        <w:t>(Berkes et al., 2000)</w:t>
      </w:r>
      <w:r>
        <w:fldChar w:fldCharType="end"/>
      </w:r>
      <w:bookmarkEnd w:id="42"/>
      <w:r>
        <w:t>. It is implausible to build a model that captures all components of a</w:t>
      </w:r>
      <w:ins w:id="43" w:author="Brad Duthie" w:date="2021-09-22T22:38:00Z">
        <w:r>
          <w:t>n</w:t>
        </w:r>
      </w:ins>
      <w:r>
        <w:t xml:space="preserve"> SES, and therefore simplified models that simulate the fundamental </w:t>
      </w:r>
      <w:r>
        <w:lastRenderedPageBreak/>
        <w:t xml:space="preserve">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instrText>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44" w:name="__Fieldmark__477_362668386"/>
      <w:r>
        <w:rPr>
          <w:rFonts w:cs="Calibri"/>
        </w:rPr>
        <w:t>(Bunnefeld et al., 2011; Duthie et al., 2018)</w:t>
      </w:r>
      <w:r>
        <w:fldChar w:fldCharType="end"/>
      </w:r>
      <w:bookmarkEnd w:id="44"/>
      <w:r>
        <w:t xml:space="preserve">.  </w:t>
      </w:r>
    </w:p>
    <w:p w14:paraId="1D07DF0F" w14:textId="77777777" w:rsidR="002D4DF5" w:rsidRDefault="0089199E">
      <w:r>
        <w:t xml:space="preserve">In this study, we build a widely applicable mechanistic model of a generic conservation landscape and use it to investigate the dynamics between different conservation investment strategies and forest loss, in the context of finite resources and increasing human populations over a period of 50 years. 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instrText>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45" w:name="__Fieldmark__499_362668386"/>
      <w:r>
        <w:rPr>
          <w:rFonts w:cs="Calibri"/>
        </w:rPr>
        <w:t>(Duthie et al., 2018)</w:t>
      </w:r>
      <w:r>
        <w:fldChar w:fldCharType="end"/>
      </w:r>
      <w:bookmarkEnd w:id="45"/>
      <w:r>
        <w:t xml:space="preserve"> to test the effects of five investment scenarios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interest to landscape managers and conservationists around the world who are reliant on non-linear and unpredictable funding </w:t>
      </w:r>
      <w:proofErr w:type="gramStart"/>
      <w:r>
        <w:t>cycles, and</w:t>
      </w:r>
      <w:proofErr w:type="gramEnd"/>
      <w:r>
        <w:t xml:space="preserve"> offers theoretical insights into the consequences of the business-as-usual conservation funding </w:t>
      </w:r>
      <w:commentRangeStart w:id="46"/>
      <w:r>
        <w:t xml:space="preserve">mechanisms.  </w:t>
      </w:r>
      <w:commentRangeEnd w:id="46"/>
      <w:r w:rsidR="00380D43">
        <w:rPr>
          <w:rStyle w:val="CommentReference"/>
        </w:rPr>
        <w:commentReference w:id="46"/>
      </w:r>
    </w:p>
    <w:p w14:paraId="5204F536" w14:textId="77777777" w:rsidR="002D4DF5" w:rsidRDefault="0089199E">
      <w:pPr>
        <w:rPr>
          <w:b/>
          <w:bCs/>
        </w:rPr>
      </w:pPr>
      <w:r>
        <w:rPr>
          <w:b/>
          <w:bCs/>
        </w:rPr>
        <w:t xml:space="preserve">Methods </w:t>
      </w:r>
    </w:p>
    <w:p w14:paraId="23400800" w14:textId="77777777" w:rsidR="002D4DF5" w:rsidRDefault="0089199E">
      <w:pPr>
        <w:rPr>
          <w:i/>
          <w:iCs/>
        </w:rPr>
      </w:pPr>
      <w:r>
        <w:rPr>
          <w:i/>
          <w:iCs/>
        </w:rPr>
        <w:t>GMSE</w:t>
      </w:r>
    </w:p>
    <w:p w14:paraId="6A7FAF08" w14:textId="77777777" w:rsidR="002D4DF5" w:rsidRDefault="0089199E">
      <w:r>
        <w:t xml:space="preserve">GMSE is designed to simulate dynamic decision-making by stakeholders in a social-ecological system </w:t>
      </w:r>
      <w:r>
        <w:fldChar w:fldCharType="begin"/>
      </w:r>
      <w:r>
        <w:instrText>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47" w:name="__Fieldmark__518_362668386"/>
      <w:r>
        <w:rPr>
          <w:rFonts w:cs="Calibri"/>
        </w:rPr>
        <w:t>(Duthie et al., 2018)</w:t>
      </w:r>
      <w:r>
        <w:fldChar w:fldCharType="end"/>
      </w:r>
      <w:bookmarkEnd w:id="47"/>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w:t>
      </w:r>
      <w:proofErr w:type="spellStart"/>
      <w:r>
        <w:t>submodels</w:t>
      </w:r>
      <w:proofErr w:type="spellEnd"/>
      <w:r>
        <w:t xml:space="preserve"> that govern the social-ecological system, each of which can be individually parameterised (Figure 1). The </w:t>
      </w:r>
      <w:proofErr w:type="spellStart"/>
      <w:r>
        <w:t>submodels</w:t>
      </w:r>
      <w:proofErr w:type="spellEnd"/>
      <w:r>
        <w:t xml:space="preserve"> are (1) the natural resource model</w:t>
      </w:r>
      <w:ins w:id="48" w:author="Brad Duthie" w:date="2021-09-22T22:40:00Z">
        <w:r>
          <w:t>,</w:t>
        </w:r>
      </w:ins>
      <w:r>
        <w:t xml:space="preserve">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w:t>
      </w:r>
      <w:commentRangeStart w:id="49"/>
      <w:r>
        <w:t>Because individuals within the population have discrete traits</w:t>
      </w:r>
      <w:ins w:id="50" w:author="Brad Duthie" w:date="2021-09-22T22:42:00Z">
        <w:r>
          <w:t>,</w:t>
        </w:r>
      </w:ins>
      <w:r>
        <w:t xml:space="preserve"> there is inherent stochasticity </w:t>
      </w:r>
      <w:commentRangeEnd w:id="49"/>
      <w:r>
        <w:commentReference w:id="49"/>
      </w:r>
      <w:r>
        <w:t xml:space="preserve">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w:t>
      </w:r>
      <w:commentRangeStart w:id="51"/>
      <w:r>
        <w:t xml:space="preserve">The </w:t>
      </w:r>
      <w:proofErr w:type="spellStart"/>
      <w:r>
        <w:t>submodel</w:t>
      </w:r>
      <w:proofErr w:type="spellEnd"/>
      <w:r>
        <w:t xml:space="preserve"> has four methods available which mimic commonly used biological monitoring techniques</w:t>
      </w:r>
      <w:commentRangeEnd w:id="51"/>
      <w:r>
        <w:commentReference w:id="51"/>
      </w:r>
      <w:r>
        <w:t xml:space="preserve">. (3) </w:t>
      </w:r>
      <w:ins w:id="52" w:author="Brad Duthie" w:date="2021-09-22T22:42:00Z">
        <w:r>
          <w:t>T</w:t>
        </w:r>
      </w:ins>
      <w:del w:id="53" w:author="Brad Duthie" w:date="2021-09-22T22:42:00Z">
        <w:r>
          <w:delText>t</w:delText>
        </w:r>
      </w:del>
      <w:proofErr w:type="gramStart"/>
      <w:r>
        <w:t>he</w:t>
      </w:r>
      <w:proofErr w:type="gramEnd"/>
      <w:r>
        <w:t xml:space="preserve"> manager model </w:t>
      </w:r>
      <w:del w:id="54" w:author="Brad Duthie" w:date="2021-09-22T22:42:00Z">
        <w:r>
          <w:delText xml:space="preserve">which </w:delText>
        </w:r>
      </w:del>
      <w:r>
        <w:t xml:space="preserve">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w:t>
      </w:r>
      <w:r>
        <w:lastRenderedPageBreak/>
        <w:t>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w:t>
      </w:r>
      <w:ins w:id="55" w:author="Brad Duthie" w:date="2021-09-22T22:45:00Z">
        <w:r>
          <w:t>,</w:t>
        </w:r>
      </w:ins>
      <w:r>
        <w:t xml:space="preserv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xml:space="preserve">, see Duthie et al (2018) and the documentation for the GMSE R package.  </w:t>
      </w:r>
    </w:p>
    <w:p w14:paraId="3F6AA73D" w14:textId="77777777" w:rsidR="002D4DF5" w:rsidRDefault="0089199E">
      <w:r>
        <w:t>The primary approach to altering system dynamics is via the manager and user budgets. T</w:t>
      </w:r>
      <w:commentRangeStart w:id="56"/>
      <w:r>
        <w:t>hese parameters are relative rather than absolute</w:t>
      </w:r>
      <w:commentRangeEnd w:id="56"/>
      <w:r>
        <w:commentReference w:id="56"/>
      </w:r>
      <w:r>
        <w:t xml:space="preserve"> and therefore the values are less important than the relationship between them.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instrText>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w:instrText>
      </w:r>
      <w:r>
        <w:fldChar w:fldCharType="separate"/>
      </w:r>
      <w:bookmarkStart w:id="57" w:name="__Fieldmark__538_362668386"/>
      <w:r>
        <w:rPr>
          <w:rFonts w:cs="Calibri"/>
        </w:rPr>
        <w:t xml:space="preserve">(Cusack et al., 2020; Duthie et al., 2018; </w:t>
      </w:r>
      <w:commentRangeStart w:id="58"/>
      <w:r>
        <w:rPr>
          <w:rFonts w:cs="Calibri"/>
        </w:rPr>
        <w:t>Nilsson et al., 2019</w:t>
      </w:r>
      <w:commentRangeEnd w:id="58"/>
      <w:r>
        <w:commentReference w:id="58"/>
      </w:r>
      <w:r>
        <w:rPr>
          <w:rFonts w:cs="Calibri"/>
        </w:rPr>
        <w:t>)</w:t>
      </w:r>
      <w:r>
        <w:fldChar w:fldCharType="end"/>
      </w:r>
      <w:bookmarkEnd w:id="57"/>
      <w:r>
        <w:t xml:space="preserve">. </w:t>
      </w:r>
    </w:p>
    <w:p w14:paraId="799EA71F" w14:textId="77777777" w:rsidR="002D4DF5" w:rsidRDefault="0089199E">
      <w:r>
        <w:rPr>
          <w:i/>
          <w:iCs/>
        </w:rPr>
        <w:t>Ge</w:t>
      </w:r>
      <w:commentRangeStart w:id="59"/>
      <w:r>
        <w:rPr>
          <w:i/>
          <w:iCs/>
        </w:rPr>
        <w:t xml:space="preserve">netic algorithm </w:t>
      </w:r>
      <w:ins w:id="60" w:author="Brad Duthie" w:date="2021-09-22T22:51:00Z">
        <w:r>
          <w:rPr>
            <w:i/>
            <w:iCs/>
          </w:rPr>
          <w:t>(GA)</w:t>
        </w:r>
      </w:ins>
      <w:commentRangeEnd w:id="59"/>
      <w:ins w:id="61" w:author="Brad Duthie" w:date="2021-09-22T22:56:00Z">
        <w:r>
          <w:commentReference w:id="59"/>
        </w:r>
      </w:ins>
    </w:p>
    <w:p w14:paraId="567E59E7" w14:textId="77777777" w:rsidR="002D4DF5" w:rsidRDefault="0089199E">
      <w:commentRangeStart w:id="62"/>
      <w:r>
        <w:t>The GA is the core process by which the manager develops policy and users decide upon actions. The GA mimics the process of natural selection whereby each call to the GA results in several possible strategies being initialised.</w:t>
      </w:r>
      <w:commentRangeEnd w:id="62"/>
      <w:r>
        <w:commentReference w:id="62"/>
      </w:r>
      <w:r>
        <w:t xml:space="preserve"> </w:t>
      </w:r>
      <w:commentRangeStart w:id="63"/>
      <w:r>
        <w:t xml:space="preserve">Multiple iterations then allow cross-over and mutation between the initialised strategies, ensuring that budgets are not exceeded. Each subsequent iteration of strategies is selected via a fitness function and a tournament. </w:t>
      </w:r>
      <w:commentRangeEnd w:id="63"/>
      <w:r>
        <w:commentReference w:id="63"/>
      </w:r>
      <w:r>
        <w:t>This process results in adaptive, but not necessarily optimal, strategies for the manager and the users. In each simulation time step the GA is called by the manager and each of the users to simulate decision-making. The GA first takes the manager’s budget constraints, user action histories, and the predicted consequences of each action on the resource population and develops a strategy for the manager to reduce deviation from the target resource population size. Once the manager’s policy is established</w:t>
      </w:r>
      <w:ins w:id="64" w:author="Brad Duthie" w:date="2021-09-22T22:56:00Z">
        <w:r>
          <w:t>,</w:t>
        </w:r>
      </w:ins>
      <w:r>
        <w:t xml:space="preserve">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  </w:t>
      </w:r>
    </w:p>
    <w:p w14:paraId="484BE6AF" w14:textId="77777777" w:rsidR="002D4DF5" w:rsidRDefault="0089199E">
      <w:pPr>
        <w:rPr>
          <w:i/>
          <w:iCs/>
        </w:rPr>
      </w:pPr>
      <w:r>
        <w:rPr>
          <w:noProof/>
        </w:rPr>
        <w:lastRenderedPageBreak/>
        <w:drawing>
          <wp:inline distT="0" distB="0" distL="0" distR="0" wp14:anchorId="0FE516FC" wp14:editId="62AF8D86">
            <wp:extent cx="3543300" cy="35306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a:stretch>
                      <a:fillRect/>
                    </a:stretch>
                  </pic:blipFill>
                  <pic:spPr bwMode="auto">
                    <a:xfrm>
                      <a:off x="0" y="0"/>
                      <a:ext cx="3543300" cy="3530600"/>
                    </a:xfrm>
                    <a:prstGeom prst="rect">
                      <a:avLst/>
                    </a:prstGeom>
                  </pic:spPr>
                </pic:pic>
              </a:graphicData>
            </a:graphic>
          </wp:inline>
        </w:drawing>
      </w:r>
    </w:p>
    <w:p w14:paraId="22DD9367" w14:textId="77777777" w:rsidR="002D4DF5" w:rsidRDefault="0089199E">
      <w:pPr>
        <w:rPr>
          <w:b/>
          <w:bCs/>
          <w:sz w:val="20"/>
          <w:szCs w:val="20"/>
        </w:rPr>
      </w:pPr>
      <w:commentRangeStart w:id="65"/>
      <w:r>
        <w:rPr>
          <w:b/>
          <w:bCs/>
          <w:sz w:val="20"/>
          <w:szCs w:val="20"/>
        </w:rPr>
        <w:t>Figure 1</w:t>
      </w:r>
      <w:commentRangeEnd w:id="65"/>
      <w:ins w:id="66" w:author="Brad Duthie" w:date="2021-09-22T22:56:00Z">
        <w:r>
          <w:commentReference w:id="65"/>
        </w:r>
        <w:commentRangeStart w:id="67"/>
        <w:commentRangeStart w:id="68"/>
        <w:commentRangeEnd w:id="67"/>
        <w:r>
          <w:rPr>
            <w:b/>
            <w:bCs/>
            <w:sz w:val="20"/>
            <w:szCs w:val="20"/>
          </w:rPr>
          <w:commentReference w:id="67"/>
        </w:r>
      </w:ins>
      <w:commentRangeEnd w:id="68"/>
      <w:r w:rsidR="00380D43">
        <w:rPr>
          <w:rStyle w:val="CommentReference"/>
        </w:rPr>
        <w:commentReference w:id="68"/>
      </w:r>
      <w:r>
        <w:rPr>
          <w:b/>
          <w:bCs/>
          <w:sz w:val="20"/>
          <w:szCs w:val="20"/>
        </w:rPr>
        <w:t xml:space="preserve">. Conceptual flow diagram showing the four </w:t>
      </w:r>
      <w:proofErr w:type="spellStart"/>
      <w:r>
        <w:rPr>
          <w:b/>
          <w:bCs/>
          <w:sz w:val="20"/>
          <w:szCs w:val="20"/>
        </w:rPr>
        <w:t>submodels</w:t>
      </w:r>
      <w:proofErr w:type="spellEnd"/>
      <w:r>
        <w:rPr>
          <w:b/>
          <w:bCs/>
          <w:sz w:val="20"/>
          <w:szCs w:val="20"/>
        </w:rPr>
        <w:t xml:space="preserve"> and the genetic algorithm, and how they interact in a single time step in GMSE. Figure taken from Duthie et al., (2018).</w:t>
      </w:r>
    </w:p>
    <w:p w14:paraId="296CA95E" w14:textId="77777777" w:rsidR="002D4DF5" w:rsidRDefault="002D4DF5">
      <w:pPr>
        <w:rPr>
          <w:b/>
          <w:bCs/>
          <w:sz w:val="18"/>
          <w:szCs w:val="18"/>
        </w:rPr>
      </w:pPr>
    </w:p>
    <w:p w14:paraId="48AA318C" w14:textId="77777777" w:rsidR="002D4DF5" w:rsidRDefault="0089199E">
      <w:pPr>
        <w:rPr>
          <w:i/>
          <w:iCs/>
        </w:rPr>
      </w:pPr>
      <w:r>
        <w:rPr>
          <w:i/>
          <w:iCs/>
        </w:rPr>
        <w:t>Model parameterisation</w:t>
      </w:r>
    </w:p>
    <w:p w14:paraId="443B9CC1" w14:textId="77777777" w:rsidR="002D4DF5" w:rsidRDefault="0089199E">
      <w:pPr>
        <w:rPr>
          <w:u w:val="single"/>
        </w:rPr>
      </w:pPr>
      <w:r>
        <w:rPr>
          <w:u w:val="single"/>
        </w:rPr>
        <w:t>Landscape</w:t>
      </w:r>
    </w:p>
    <w:p w14:paraId="3DF96A3C" w14:textId="77777777" w:rsidR="002D4DF5" w:rsidRDefault="0089199E">
      <w:r>
        <w:t>In this study</w:t>
      </w:r>
      <w:ins w:id="69" w:author="Brad Duthie" w:date="2021-09-22T22:57:00Z">
        <w:r>
          <w:t>,</w:t>
        </w:r>
      </w:ins>
      <w:r>
        <w:t xml:space="preserve">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xml:space="preserve">). We allocated 30 “users” to the landscape, which in this case represented 30 villages or communities, each </w:t>
      </w:r>
      <w:ins w:id="70" w:author="Brad Duthie" w:date="2021-09-22T22:58:00Z">
        <w:r>
          <w:t xml:space="preserve">of </w:t>
        </w:r>
      </w:ins>
      <w:r>
        <w:t xml:space="preserve">which had an equal area of spatially explicit land upon which they could act. This resulted in each village having </w:t>
      </w:r>
      <w:ins w:id="71" w:author="Brad Duthie" w:date="2021-09-22T22:58:00Z">
        <w:r>
          <w:t xml:space="preserve">approximately </w:t>
        </w:r>
        <w:commentRangeStart w:id="72"/>
        <w:commentRangeEnd w:id="72"/>
        <w:r>
          <w:commentReference w:id="72"/>
        </w:r>
      </w:ins>
      <w:r>
        <w:t>333.33 ha (3.33 km</w:t>
      </w:r>
      <w:r>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assumed represented 50 years. </w:t>
      </w:r>
    </w:p>
    <w:p w14:paraId="246D5CA3" w14:textId="77777777" w:rsidR="002D4DF5" w:rsidRDefault="0089199E">
      <w:pPr>
        <w:rPr>
          <w:u w:val="single"/>
        </w:rPr>
      </w:pPr>
      <w:r>
        <w:rPr>
          <w:u w:val="single"/>
        </w:rPr>
        <w:t xml:space="preserve">Resource population </w:t>
      </w:r>
    </w:p>
    <w:p w14:paraId="12878EB7" w14:textId="77777777" w:rsidR="002D4DF5" w:rsidRDefault="0089199E">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xml:space="preserve">,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commentRangeStart w:id="73"/>
      <w:r>
        <w:lastRenderedPageBreak/>
        <w:t xml:space="preserve">distributed across the landscape, </w:t>
      </w:r>
      <w:commentRangeEnd w:id="73"/>
      <w:r>
        <w:commentReference w:id="73"/>
      </w:r>
      <w:r>
        <w:t xml:space="preserve">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757AD07A" w14:textId="77777777"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039CDBE6" w14:textId="77777777" w:rsidR="002D4DF5" w:rsidRDefault="0089199E">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3ACB888" w14:textId="77777777" w:rsidR="002D4DF5" w:rsidRDefault="0089199E">
      <w:commentRangeStart w:id="74"/>
      <w:r>
        <w:rPr>
          <w:u w:val="single"/>
        </w:rPr>
        <w:t>Users</w:t>
      </w:r>
      <w:commentRangeEnd w:id="74"/>
      <w:ins w:id="75" w:author="Brad Duthie" w:date="2021-09-22T23:07:00Z">
        <w:r>
          <w:commentReference w:id="74"/>
        </w:r>
      </w:ins>
    </w:p>
    <w:p w14:paraId="0430192B" w14:textId="77777777" w:rsidR="002D4DF5"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commentRangeStart w:id="76"/>
      <w:r>
        <w:t xml:space="preserve"> The land ownership parameter for all simulations was set to TRU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w:t>
      </w:r>
      <w:commentRangeEnd w:id="76"/>
      <w:r>
        <w:commentReference w:id="76"/>
      </w:r>
      <w:r>
        <w:t>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44423F58" w14:textId="77777777" w:rsidR="002D4DF5" w:rsidRDefault="0089199E">
      <w:pPr>
        <w:rPr>
          <w:u w:val="single"/>
        </w:rPr>
      </w:pPr>
      <w:r>
        <w:rPr>
          <w:u w:val="single"/>
        </w:rPr>
        <w:t>Manager</w:t>
      </w:r>
    </w:p>
    <w:p w14:paraId="3C84D9B4" w14:textId="77777777" w:rsidR="002D4DF5" w:rsidRDefault="0089199E">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w:t>
      </w:r>
      <w:r>
        <w:lastRenderedPageBreak/>
        <w:t>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w:t>
      </w:r>
      <w:ins w:id="77" w:author="Brad Duthie" w:date="2021-09-22T23:09:00Z">
        <w:r>
          <w:t>,</w:t>
        </w:r>
      </w:ins>
      <w:r>
        <w:t xml:space="preserve">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and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not implausible that the manager has near-perfect deforestation detection over a landscape.  </w:t>
      </w:r>
    </w:p>
    <w:p w14:paraId="4FA093D9" w14:textId="77777777" w:rsidR="002D4DF5" w:rsidRDefault="0089199E">
      <w:pPr>
        <w:rPr>
          <w:i/>
          <w:iCs/>
        </w:rPr>
      </w:pPr>
      <w:r>
        <w:rPr>
          <w:i/>
          <w:iCs/>
        </w:rPr>
        <w:t xml:space="preserve">Scenarios </w:t>
      </w:r>
    </w:p>
    <w:p w14:paraId="5E54D448" w14:textId="77777777" w:rsidR="002D4DF5" w:rsidRDefault="0089199E">
      <w:r>
        <w:t xml:space="preserve">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stochasticity </w:t>
      </w:r>
      <w:ins w:id="78" w:author="Brad Duthie" w:date="2021-09-22T23:10:00Z">
        <w:r>
          <w:t xml:space="preserve">in decision-making </w:t>
        </w:r>
      </w:ins>
      <w:r>
        <w:t xml:space="preserve">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w:t>
      </w:r>
      <w:commentRangeStart w:id="79"/>
      <w:r>
        <w:t>mean</w:t>
      </w:r>
      <w:commentRangeEnd w:id="79"/>
      <w:r>
        <w:commentReference w:id="79"/>
      </w:r>
      <w:r>
        <w:t>, and lower and upper confidence intervals, respectively. For all scenarios</w:t>
      </w:r>
      <w:ins w:id="80" w:author="Brad Duthie" w:date="2021-09-22T23:11:00Z">
        <w:r>
          <w:t>,</w:t>
        </w:r>
      </w:ins>
      <w:r>
        <w:t xml:space="preserve"> w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760AFEF" w14:textId="77777777" w:rsidR="002D4DF5" w:rsidRDefault="0089199E">
      <w:r>
        <w:t xml:space="preserve">The manager and user budgets are not equal nor necessarily proportional, as they are used in very different ways </w:t>
      </w:r>
      <w:r>
        <w:fldChar w:fldCharType="begin"/>
      </w:r>
      <w:r>
        <w:instrText>ADDIN ZOTERO_ITEM CSL_CITATION {"citationID":"UrrHIflh","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81" w:name="__Fieldmark__610_362668386"/>
      <w:r>
        <w:rPr>
          <w:rFonts w:cs="Calibri"/>
        </w:rPr>
        <w:t>(Duthie et al., 2018)</w:t>
      </w:r>
      <w:r>
        <w:fldChar w:fldCharType="end"/>
      </w:r>
      <w:bookmarkEnd w:id="81"/>
      <w:r>
        <w:t xml:space="preserve">. Therefore, equal budgets (e.g., if both manager and user budgets were set to 500)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34A6599" w14:textId="77777777" w:rsidR="002D4DF5" w:rsidRDefault="0089199E">
      <w:r>
        <w:lastRenderedPageBreak/>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82" w:name="__Fieldmark__617_362668386"/>
      <w:r>
        <w:rPr>
          <w:rFonts w:cs="Calibri"/>
        </w:rPr>
        <w:t>(v4.0.4, R Core Team, 2021)</w:t>
      </w:r>
      <w:r>
        <w:fldChar w:fldCharType="end"/>
      </w:r>
      <w:bookmarkEnd w:id="82"/>
      <w:r>
        <w:t xml:space="preserve">. Relevant parameter values used in the simulations can be seen in the Supporting Information (section 3). </w:t>
      </w:r>
    </w:p>
    <w:p w14:paraId="68288F7F" w14:textId="77777777" w:rsidR="002D4DF5" w:rsidRDefault="0089199E">
      <w:pPr>
        <w:rPr>
          <w:u w:val="single"/>
        </w:rPr>
      </w:pPr>
      <w:r>
        <w:rPr>
          <w:u w:val="single"/>
        </w:rPr>
        <w:t>Scenario 1</w:t>
      </w:r>
    </w:p>
    <w:p w14:paraId="7715F112" w14:textId="77777777" w:rsidR="002D4DF5" w:rsidRDefault="0089199E">
      <w:r>
        <w:t xml:space="preserve">This scenario assumed that the manager budget does not change over the simulation period (Figure 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77777777" w:rsidR="002D4DF5" w:rsidRDefault="0089199E">
      <w:pPr>
        <w:rPr>
          <w:u w:val="single"/>
        </w:rPr>
      </w:pPr>
      <w:r>
        <w:rPr>
          <w:u w:val="single"/>
        </w:rPr>
        <w:t>Scenario 2</w:t>
      </w:r>
    </w:p>
    <w:p w14:paraId="45E0743D" w14:textId="77777777" w:rsidR="002D4DF5" w:rsidRDefault="0089199E">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p>
    <w:p w14:paraId="4ED81064" w14:textId="77777777" w:rsidR="002D4DF5" w:rsidRDefault="0089199E">
      <w:pPr>
        <w:rPr>
          <w:u w:val="single"/>
        </w:rPr>
      </w:pPr>
      <w:r>
        <w:rPr>
          <w:u w:val="single"/>
        </w:rPr>
        <w:t>Scenario 3</w:t>
      </w:r>
    </w:p>
    <w:p w14:paraId="51F9AA10" w14:textId="77777777" w:rsidR="002D4DF5" w:rsidRDefault="0089199E">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77777777" w:rsidR="002D4DF5" w:rsidRDefault="0089199E">
      <m:oMathPara>
        <m:oMath>
          <m:r>
            <w:rPr>
              <w:rFonts w:ascii="Cambria Math" w:hAnsi="Cambria Math"/>
            </w:rPr>
            <m:t>MB=350×sin</m:t>
          </m:r>
          <m:d>
            <m:dPr>
              <m:ctrlPr>
                <w:rPr>
                  <w:rFonts w:ascii="Cambria Math" w:hAnsi="Cambria Math"/>
                </w:rPr>
              </m:ctrlPr>
            </m:dPr>
            <m:e>
              <m:r>
                <w:rPr>
                  <w:rFonts w:ascii="Cambria Math" w:hAnsi="Cambria Math"/>
                </w:rPr>
                <m:t>0.5t</m:t>
              </m:r>
            </m:e>
          </m:d>
          <m:r>
            <w:rPr>
              <w:rFonts w:ascii="Cambria Math" w:hAnsi="Cambria Math"/>
            </w:rPr>
            <m:t>+400</m:t>
          </m:r>
        </m:oMath>
      </m:oMathPara>
    </w:p>
    <w:p w14:paraId="39E845F3" w14:textId="77777777" w:rsidR="002D4DF5" w:rsidRDefault="0089199E">
      <w:r>
        <w:t xml:space="preserve">Where </w:t>
      </w:r>
      <w:r>
        <w:rPr>
          <w:i/>
          <w:iCs/>
        </w:rPr>
        <w:t>MB</w:t>
      </w:r>
      <w:r>
        <w:t xml:space="preserve"> is a vector of resulting manager budget values, and </w:t>
      </w:r>
      <w:r>
        <w:rPr>
          <w:i/>
          <w:iCs/>
        </w:rPr>
        <w:t>t</w:t>
      </w:r>
      <w:r>
        <w:t xml:space="preserve"> is a vector of time steps (1:50).</w:t>
      </w:r>
    </w:p>
    <w:p w14:paraId="1ED05D10" w14:textId="77777777" w:rsidR="002D4DF5" w:rsidRDefault="0089199E">
      <w:pPr>
        <w:rPr>
          <w:u w:val="single"/>
        </w:rPr>
      </w:pPr>
      <w:r>
        <w:rPr>
          <w:u w:val="single"/>
        </w:rPr>
        <w:t>Scenario 4</w:t>
      </w:r>
    </w:p>
    <w:p w14:paraId="3A8EE3DD" w14:textId="77777777" w:rsidR="002D4DF5" w:rsidRDefault="0089199E">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t>
      </w:r>
      <w:r>
        <w:lastRenderedPageBreak/>
        <w:t>wave frequency, between 1 and 150 for the wave strength (amplitude), and between 0 and 180 for the wave delay. The three sine waves were then combined using an Inverse Fourier Transform to produce a random complex wave</w:t>
      </w:r>
      <w:commentRangeStart w:id="83"/>
      <w:r>
        <w:t xml:space="preserve"> (</w:t>
      </w:r>
      <w:r>
        <w:rPr>
          <w:highlight w:val="yellow"/>
        </w:rPr>
        <w:t>ref?</w:t>
      </w:r>
      <w:r>
        <w:t>)</w:t>
      </w:r>
      <w:commentRangeEnd w:id="83"/>
      <w:r>
        <w:commentReference w:id="83"/>
      </w:r>
      <w:r>
        <w:t xml:space="preserve">. Each of the 100 replicates produced a different complex wave (Figure 2 shows 10 examples, see Supporting Information section 4 for all the waves used in the simulations). The Inverse Fourier Transform took the </w:t>
      </w:r>
      <w:commentRangeStart w:id="84"/>
      <w:r>
        <w:t>form</w:t>
      </w:r>
      <w:ins w:id="85" w:author="Brad Duthie" w:date="2021-09-22T23:20:00Z">
        <w:r>
          <w:t>,</w:t>
        </w:r>
      </w:ins>
      <w:del w:id="86" w:author="Brad Duthie" w:date="2021-09-22T23:20:00Z">
        <w:r>
          <w:delText>:</w:delText>
        </w:r>
      </w:del>
      <w:commentRangeEnd w:id="84"/>
      <w:ins w:id="87" w:author="Brad Duthie" w:date="2021-09-22T23:17:00Z">
        <w:r>
          <w:commentReference w:id="84"/>
        </w:r>
        <w:commentRangeStart w:id="88"/>
        <w:commentRangeEnd w:id="88"/>
        <w:r>
          <w:commentReference w:id="88"/>
        </w:r>
      </w:ins>
    </w:p>
    <w:p w14:paraId="16C85FD7" w14:textId="77777777" w:rsidR="002D4DF5" w:rsidRDefault="0089199E">
      <m:oMath>
        <m:r>
          <w:rPr>
            <w:rFonts w:ascii="Cambria Math" w:hAnsi="Cambria Math"/>
          </w:rPr>
          <m:t>trj=acs+</m:t>
        </m:r>
        <m:nary>
          <m:naryPr>
            <m:chr m:val="∑"/>
            <m:subHide m:val="1"/>
            <m:supHide m:val="1"/>
            <m:ctrlPr>
              <w:rPr>
                <w:rFonts w:ascii="Cambria Math" w:hAnsi="Cambria Math"/>
              </w:rPr>
            </m:ctrlPr>
          </m:naryPr>
          <m:sub/>
          <m:sup/>
          <m:e>
            <m:r>
              <w:rPr>
                <w:rFonts w:ascii="Cambria Math" w:hAnsi="Cambria Math"/>
              </w:rPr>
              <m:t>cs×sin⁡</m:t>
            </m:r>
            <m:d>
              <m:dPr>
                <m:ctrlPr>
                  <w:rPr>
                    <w:rFonts w:ascii="Cambria Math" w:hAnsi="Cambria Math"/>
                  </w:rPr>
                </m:ctrlPr>
              </m:dPr>
              <m:e>
                <m:r>
                  <w:rPr>
                    <w:rFonts w:ascii="Cambria Math" w:hAnsi="Cambria Math"/>
                  </w:rPr>
                  <m:t>cf×w×t+cd</m:t>
                </m:r>
              </m:e>
            </m:d>
          </m:e>
        </m:nary>
      </m:oMath>
      <w:ins w:id="89" w:author="Brad Duthie" w:date="2021-09-22T23:20:00Z">
        <w:r>
          <w:t>.</w:t>
        </w:r>
      </w:ins>
    </w:p>
    <w:p w14:paraId="20118AAE" w14:textId="77777777" w:rsidR="002D4DF5" w:rsidRDefault="0089199E">
      <w:pPr>
        <w:rPr>
          <w:i/>
          <w:iCs/>
        </w:rPr>
      </w:pPr>
      <w:r>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Pr>
          <w:i/>
          <w:iCs/>
        </w:rPr>
        <w:t xml:space="preserve">2 </w:t>
      </w:r>
      <w:r>
        <w:rPr>
          <w:rFonts w:cstheme="minorHAnsi"/>
          <w:i/>
          <w:iCs/>
        </w:rPr>
        <w:t>×</w:t>
      </w:r>
      <w:r>
        <w:rPr>
          <w:rFonts w:eastAsiaTheme="minorEastAsia"/>
          <w:i/>
        </w:rPr>
        <w:t xml:space="preserve"> </w:t>
      </w:r>
      <w:r>
        <w:rPr>
          <w:rFonts w:eastAsiaTheme="minorEastAsia" w:cstheme="minorHAnsi"/>
          <w:i/>
        </w:rPr>
        <w:t xml:space="preserve">π </w:t>
      </w:r>
      <w:r>
        <w:rPr>
          <w:rFonts w:cstheme="minorHAnsi"/>
          <w:i/>
          <w:iCs/>
        </w:rPr>
        <w:t>× F0</w:t>
      </w:r>
      <w:r>
        <w:rPr>
          <w:rFonts w:cstheme="minorHAnsi"/>
        </w:rPr>
        <w:t xml:space="preserve">, where </w:t>
      </w:r>
      <w:r>
        <w:rPr>
          <w:rFonts w:cstheme="minorHAnsi"/>
          <w:i/>
          <w:iCs/>
        </w:rPr>
        <w:t>F0</w:t>
      </w:r>
      <w:r>
        <w:rPr>
          <w:rFonts w:cstheme="minorHAnsi"/>
        </w:rPr>
        <w:t xml:space="preserve"> is the fundamental frequency, </w:t>
      </w:r>
      <w:r>
        <w:rPr>
          <w:rFonts w:cstheme="minorHAnsi"/>
          <w:i/>
          <w:iCs/>
        </w:rPr>
        <w:t>t</w:t>
      </w:r>
      <w:r>
        <w:rPr>
          <w:rFonts w:cstheme="minorHAnsi"/>
        </w:rPr>
        <w:t xml:space="preserve"> is the duration of the wave, and </w:t>
      </w:r>
      <w:r>
        <w:rPr>
          <w:rFonts w:cstheme="minorHAnsi"/>
          <w:i/>
          <w:iCs/>
        </w:rPr>
        <w:t>cd</w:t>
      </w:r>
      <w:r>
        <w:rPr>
          <w:rFonts w:cstheme="minorHAnsi"/>
        </w:rPr>
        <w:t xml:space="preserve"> is the component delay.</w:t>
      </w:r>
      <w:r>
        <w:rPr>
          <w:rFonts w:eastAsiaTheme="minorEastAsia"/>
          <w:i/>
        </w:rPr>
        <w:t xml:space="preserve"> </w:t>
      </w:r>
    </w:p>
    <w:p w14:paraId="5C020B4D" w14:textId="77777777" w:rsidR="002D4DF5" w:rsidRDefault="0089199E">
      <w:pPr>
        <w:rPr>
          <w:u w:val="single"/>
        </w:rPr>
      </w:pPr>
      <w:r>
        <w:rPr>
          <w:u w:val="single"/>
        </w:rPr>
        <w:t>Scenario 5</w:t>
      </w:r>
    </w:p>
    <w:p w14:paraId="55787DDC" w14:textId="77777777"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igure 2 shows 10 examples, see Supporting Information section 4 for all the waves used in the simulations). To simulate this scenario, we produced a set of three random sine waves by randomly sampling values between 0.01 and 0.2 for the fundamental frequency, between 1 and 5 for the wave frequency, between values 1 and 300 for the wave strength (amplitude), and between 0 and 180 for the wave delay. The three sine waves were used to produce a new random complex wave for each replicate, using the same formula as in Scenario 4. </w:t>
      </w:r>
    </w:p>
    <w:p w14:paraId="0A81488D" w14:textId="77777777" w:rsidR="002D4DF5" w:rsidRDefault="0089199E">
      <w:pPr>
        <w:rPr>
          <w:u w:val="single"/>
        </w:rPr>
      </w:pPr>
      <w:r>
        <w:rPr>
          <w:u w:val="single"/>
        </w:rPr>
        <w:t xml:space="preserve">Standardisation </w:t>
      </w:r>
    </w:p>
    <w:p w14:paraId="1CC904B8" w14:textId="77777777" w:rsidR="002D4DF5" w:rsidRDefault="0089199E">
      <w:r>
        <w:t xml:space="preserve">Manager budgets in Scenario 1 had a constant value which summed to 25,000 over the </w:t>
      </w:r>
      <w:proofErr w:type="gramStart"/>
      <w:r>
        <w:t>50 time</w:t>
      </w:r>
      <w:proofErr w:type="gramEnd"/>
      <w:r>
        <w:t xml:space="preserve"> steps, and for scenarios 2 to 5 we standardised the manager budge</w:t>
      </w:r>
      <w:commentRangeStart w:id="90"/>
      <w:r>
        <w:t>ts to 25,000, using</w:t>
      </w:r>
      <w:ins w:id="91" w:author="Brad Duthie" w:date="2021-09-22T23:19:00Z">
        <w:r>
          <w:t>,</w:t>
        </w:r>
      </w:ins>
      <w:del w:id="92" w:author="Brad Duthie" w:date="2021-09-22T23:19:00Z">
        <w:r>
          <w:delText>:</w:delText>
        </w:r>
      </w:del>
      <w:commentRangeEnd w:id="90"/>
      <w:ins w:id="93" w:author="Brad Duthie" w:date="2021-09-22T23:14:00Z">
        <w:r>
          <w:commentReference w:id="90"/>
        </w:r>
      </w:ins>
    </w:p>
    <w:p w14:paraId="66C6C2DC" w14:textId="77777777" w:rsidR="002D4DF5" w:rsidRDefault="0089199E">
      <m:oMath>
        <m:r>
          <w:rPr>
            <w:rFonts w:ascii="Cambria Math" w:hAnsi="Cambria Math"/>
          </w:rPr>
          <m:t>25000×</m:t>
        </m:r>
        <m:f>
          <m:fPr>
            <m:ctrlPr>
              <w:rPr>
                <w:rFonts w:ascii="Cambria Math" w:hAnsi="Cambria Math"/>
              </w:rPr>
            </m:ctrlPr>
          </m:fPr>
          <m:num>
            <m:r>
              <w:rPr>
                <w:rFonts w:ascii="Cambria Math" w:hAnsi="Cambria Math"/>
              </w:rPr>
              <m:t>x</m:t>
            </m:r>
          </m:num>
          <m:den>
            <m:nary>
              <m:naryPr>
                <m:chr m:val="∑"/>
                <m:subHide m:val="1"/>
                <m:supHide m:val="1"/>
                <m:ctrlPr>
                  <w:rPr>
                    <w:rFonts w:ascii="Cambria Math" w:hAnsi="Cambria Math"/>
                  </w:rPr>
                </m:ctrlPr>
              </m:naryPr>
              <m:sub/>
              <m:sup/>
              <m:e>
                <m:r>
                  <w:rPr>
                    <w:rFonts w:ascii="Cambria Math" w:hAnsi="Cambria Math"/>
                  </w:rPr>
                  <m:t>x</m:t>
                </m:r>
              </m:e>
            </m:nary>
          </m:den>
        </m:f>
      </m:oMath>
      <w:ins w:id="94" w:author="Brad Duthie" w:date="2021-09-22T23:20:00Z">
        <w:r>
          <w:t>,</w:t>
        </w:r>
      </w:ins>
    </w:p>
    <w:p w14:paraId="722E5EB7" w14:textId="77777777" w:rsidR="002D4DF5" w:rsidRDefault="0089199E">
      <w:r>
        <w:t xml:space="preserve">where </w:t>
      </w:r>
      <w:r>
        <w:rPr>
          <w:i/>
          <w:iCs/>
        </w:rPr>
        <w:t>x</w:t>
      </w:r>
      <w:r>
        <w:t xml:space="preserve"> is the vector of manager budget values produced in the above sections. </w:t>
      </w:r>
    </w:p>
    <w:p w14:paraId="77F488CA" w14:textId="77777777" w:rsidR="002D4DF5" w:rsidRDefault="002D4DF5"/>
    <w:p w14:paraId="7B30A664" w14:textId="77777777" w:rsidR="002D4DF5" w:rsidRDefault="0089199E">
      <w:pPr>
        <w:rPr>
          <w:u w:val="single"/>
        </w:rPr>
      </w:pPr>
      <w:r>
        <w:rPr>
          <w:u w:val="single"/>
        </w:rPr>
        <w:t>Maximum harvest under maximum conflict</w:t>
      </w:r>
    </w:p>
    <w:p w14:paraId="146C31A8" w14:textId="77777777" w:rsidR="002D4DF5" w:rsidRDefault="0089199E">
      <w:r>
        <w:t xml:space="preserve">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w:t>
      </w:r>
      <w:commentRangeStart w:id="95"/>
      <w:r>
        <w:t>10 budget points to increase the cost of felling by 1</w:t>
      </w:r>
      <w:commentRangeEnd w:id="95"/>
      <w:r>
        <w:commentReference w:id="95"/>
      </w:r>
      <w:r>
        <w:t>. There is always a minimum cost of an action of 10. Therefore, the cost of an action for the user, assuming the manager is using all their budget to increase the cost of the action, will be</w:t>
      </w:r>
      <w:ins w:id="96" w:author="Brad Duthie" w:date="2021-09-22T23:21:00Z">
        <w:r>
          <w:t>,</w:t>
        </w:r>
      </w:ins>
      <w:del w:id="97" w:author="Brad Duthie" w:date="2021-09-22T23:21:00Z">
        <w:r>
          <w:delText>:</w:delText>
        </w:r>
      </w:del>
    </w:p>
    <w:p w14:paraId="15B9C018" w14:textId="77777777" w:rsidR="002D4DF5" w:rsidRDefault="0089199E">
      <m:oMath>
        <m:r>
          <w:rPr>
            <w:rFonts w:ascii="Cambria Math" w:hAnsi="Cambria Math"/>
          </w:rPr>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w:ins w:id="98" w:author="Brad Duthie" w:date="2021-09-22T23:21:00Z">
        <w:r>
          <w:rPr>
            <w:rFonts w:eastAsiaTheme="minorEastAsia"/>
          </w:rPr>
          <w:t>.</w:t>
        </w:r>
      </w:ins>
    </w:p>
    <w:p w14:paraId="120B05D4" w14:textId="77777777" w:rsidR="002D4DF5" w:rsidRDefault="0089199E">
      <w:del w:id="99" w:author="Brad Duthie" w:date="2021-09-22T23:21:00Z">
        <w:r>
          <w:rPr>
            <w:rFonts w:eastAsiaTheme="minorEastAsia"/>
          </w:rPr>
          <w:delText>Where</w:delText>
        </w:r>
      </w:del>
      <w:ins w:id="100" w:author="Brad Duthie" w:date="2021-09-22T23:21:00Z">
        <w:r>
          <w:rPr>
            <w:rFonts w:eastAsiaTheme="minorEastAsia"/>
          </w:rPr>
          <w:t>In the above,</w:t>
        </w:r>
      </w:ins>
      <w:r>
        <w:rPr>
          <w:rFonts w:eastAsiaTheme="minorEastAsia"/>
        </w:rPr>
        <w:t xml:space="preserve"> </w:t>
      </w:r>
      <w:proofErr w:type="spellStart"/>
      <w:r>
        <w:rPr>
          <w:rFonts w:eastAsiaTheme="minorEastAsia"/>
          <w:i/>
          <w:iCs/>
        </w:rPr>
        <w:t>nUA</w:t>
      </w:r>
      <w:proofErr w:type="spellEnd"/>
      <w:r>
        <w:rPr>
          <w:rFonts w:eastAsiaTheme="minorEastAsia"/>
        </w:rPr>
        <w:t xml:space="preserve"> is 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77777777" w:rsidR="002D4DF5" w:rsidRDefault="0089199E">
      <w:commentRangeStart w:id="101"/>
      <w:r>
        <w:rPr>
          <w:b/>
          <w:bCs/>
          <w:sz w:val="20"/>
          <w:szCs w:val="20"/>
        </w:rPr>
        <w:lastRenderedPageBreak/>
        <w:t>Table 1. details of the five scenarios</w:t>
      </w:r>
      <w:commentRangeEnd w:id="101"/>
      <w:ins w:id="102" w:author="Brad Duthie" w:date="2021-09-22T23:22:00Z">
        <w:r>
          <w:commentReference w:id="101"/>
        </w:r>
      </w:ins>
    </w:p>
    <w:tbl>
      <w:tblPr>
        <w:tblStyle w:val="TableGrid"/>
        <w:tblW w:w="13948" w:type="dxa"/>
        <w:tblLook w:val="04A0" w:firstRow="1" w:lastRow="0" w:firstColumn="1" w:lastColumn="0" w:noHBand="0" w:noVBand="1"/>
      </w:tblPr>
      <w:tblGrid>
        <w:gridCol w:w="994"/>
        <w:gridCol w:w="5103"/>
        <w:gridCol w:w="1417"/>
        <w:gridCol w:w="1842"/>
        <w:gridCol w:w="420"/>
        <w:gridCol w:w="1419"/>
        <w:gridCol w:w="1134"/>
        <w:gridCol w:w="1619"/>
      </w:tblGrid>
      <w:tr w:rsidR="002D4DF5" w14:paraId="4DD1530E" w14:textId="77777777">
        <w:tc>
          <w:tcPr>
            <w:tcW w:w="993" w:type="dxa"/>
            <w:vMerge w:val="restart"/>
            <w:tcBorders>
              <w:top w:val="single" w:sz="12" w:space="0" w:color="000000"/>
              <w:left w:val="nil"/>
              <w:bottom w:val="nil"/>
              <w:right w:val="nil"/>
            </w:tcBorders>
            <w:shd w:val="clear" w:color="auto" w:fill="auto"/>
            <w:vAlign w:val="center"/>
          </w:tcPr>
          <w:p w14:paraId="1ECAE758" w14:textId="77777777" w:rsidR="002D4DF5" w:rsidRDefault="0089199E">
            <w:pPr>
              <w:spacing w:after="0" w:line="240" w:lineRule="auto"/>
              <w:jc w:val="center"/>
              <w:rPr>
                <w:b/>
                <w:bCs/>
                <w:sz w:val="20"/>
                <w:szCs w:val="20"/>
              </w:rPr>
            </w:pPr>
            <w:r>
              <w:rPr>
                <w:b/>
                <w:bCs/>
                <w:sz w:val="20"/>
                <w:szCs w:val="20"/>
              </w:rPr>
              <w:t>Scenario</w:t>
            </w:r>
          </w:p>
        </w:tc>
        <w:tc>
          <w:tcPr>
            <w:tcW w:w="5102" w:type="dxa"/>
            <w:vMerge w:val="restart"/>
            <w:tcBorders>
              <w:top w:val="single" w:sz="12" w:space="0" w:color="000000"/>
              <w:left w:val="nil"/>
              <w:bottom w:val="nil"/>
              <w:right w:val="nil"/>
            </w:tcBorders>
            <w:shd w:val="clear" w:color="auto" w:fill="auto"/>
            <w:vAlign w:val="center"/>
          </w:tcPr>
          <w:p w14:paraId="6919DF27" w14:textId="77777777" w:rsidR="002D4DF5" w:rsidRDefault="0089199E">
            <w:pPr>
              <w:spacing w:after="0" w:line="240" w:lineRule="auto"/>
              <w:jc w:val="center"/>
              <w:rPr>
                <w:b/>
                <w:bCs/>
                <w:sz w:val="20"/>
                <w:szCs w:val="20"/>
              </w:rPr>
            </w:pPr>
            <w:r>
              <w:rPr>
                <w:b/>
                <w:bCs/>
                <w:sz w:val="20"/>
                <w:szCs w:val="20"/>
              </w:rPr>
              <w:t>Description</w:t>
            </w:r>
          </w:p>
        </w:tc>
        <w:tc>
          <w:tcPr>
            <w:tcW w:w="3259" w:type="dxa"/>
            <w:gridSpan w:val="2"/>
            <w:tcBorders>
              <w:top w:val="single" w:sz="12" w:space="0" w:color="000000"/>
              <w:left w:val="nil"/>
              <w:bottom w:val="single" w:sz="6" w:space="0" w:color="000000"/>
              <w:right w:val="nil"/>
            </w:tcBorders>
            <w:shd w:val="clear" w:color="auto" w:fill="auto"/>
          </w:tcPr>
          <w:p w14:paraId="2092C040" w14:textId="77777777" w:rsidR="002D4DF5" w:rsidRDefault="0089199E">
            <w:pPr>
              <w:spacing w:after="0" w:line="240" w:lineRule="auto"/>
              <w:jc w:val="center"/>
              <w:rPr>
                <w:b/>
                <w:bCs/>
                <w:sz w:val="20"/>
                <w:szCs w:val="20"/>
              </w:rPr>
            </w:pPr>
            <w:r>
              <w:rPr>
                <w:b/>
                <w:bCs/>
                <w:sz w:val="20"/>
                <w:szCs w:val="20"/>
              </w:rPr>
              <w:t>Manager budget</w:t>
            </w:r>
          </w:p>
        </w:tc>
        <w:tc>
          <w:tcPr>
            <w:tcW w:w="420" w:type="dxa"/>
            <w:tcBorders>
              <w:top w:val="single" w:sz="12" w:space="0" w:color="000000"/>
              <w:left w:val="nil"/>
              <w:bottom w:val="nil"/>
              <w:right w:val="nil"/>
            </w:tcBorders>
            <w:shd w:val="clear" w:color="auto" w:fill="auto"/>
          </w:tcPr>
          <w:p w14:paraId="38E60C00" w14:textId="77777777" w:rsidR="002D4DF5" w:rsidRDefault="002D4DF5">
            <w:pPr>
              <w:spacing w:after="0" w:line="240" w:lineRule="auto"/>
              <w:jc w:val="center"/>
              <w:rPr>
                <w:b/>
                <w:bCs/>
                <w:sz w:val="20"/>
                <w:szCs w:val="20"/>
              </w:rPr>
            </w:pPr>
          </w:p>
        </w:tc>
        <w:tc>
          <w:tcPr>
            <w:tcW w:w="4172" w:type="dxa"/>
            <w:gridSpan w:val="3"/>
            <w:tcBorders>
              <w:top w:val="single" w:sz="12" w:space="0" w:color="000000"/>
              <w:left w:val="nil"/>
              <w:bottom w:val="nil"/>
              <w:right w:val="nil"/>
            </w:tcBorders>
            <w:shd w:val="clear" w:color="auto" w:fill="auto"/>
          </w:tcPr>
          <w:p w14:paraId="6C67310B" w14:textId="77777777" w:rsidR="002D4DF5" w:rsidRDefault="0089199E">
            <w:pPr>
              <w:spacing w:after="0" w:line="240" w:lineRule="auto"/>
              <w:jc w:val="center"/>
              <w:rPr>
                <w:b/>
                <w:bCs/>
                <w:sz w:val="20"/>
                <w:szCs w:val="20"/>
              </w:rPr>
            </w:pPr>
            <w:r>
              <w:rPr>
                <w:b/>
                <w:bCs/>
                <w:sz w:val="20"/>
                <w:szCs w:val="20"/>
              </w:rPr>
              <w:t xml:space="preserve">Community resources </w:t>
            </w:r>
          </w:p>
        </w:tc>
      </w:tr>
      <w:tr w:rsidR="002D4DF5" w14:paraId="4DC88088" w14:textId="77777777">
        <w:tc>
          <w:tcPr>
            <w:tcW w:w="993" w:type="dxa"/>
            <w:vMerge/>
            <w:tcBorders>
              <w:top w:val="nil"/>
              <w:left w:val="nil"/>
              <w:bottom w:val="single" w:sz="12" w:space="0" w:color="000000"/>
              <w:right w:val="nil"/>
            </w:tcBorders>
            <w:shd w:val="clear" w:color="auto" w:fill="auto"/>
          </w:tcPr>
          <w:p w14:paraId="726C14D4" w14:textId="77777777" w:rsidR="002D4DF5" w:rsidRDefault="002D4DF5">
            <w:pPr>
              <w:spacing w:after="0" w:line="240" w:lineRule="auto"/>
              <w:jc w:val="center"/>
              <w:rPr>
                <w:b/>
                <w:bCs/>
                <w:sz w:val="20"/>
                <w:szCs w:val="20"/>
              </w:rPr>
            </w:pPr>
          </w:p>
        </w:tc>
        <w:tc>
          <w:tcPr>
            <w:tcW w:w="5102" w:type="dxa"/>
            <w:vMerge/>
            <w:tcBorders>
              <w:top w:val="nil"/>
              <w:left w:val="nil"/>
              <w:bottom w:val="single" w:sz="12" w:space="0" w:color="000000"/>
              <w:right w:val="nil"/>
            </w:tcBorders>
            <w:shd w:val="clear" w:color="auto" w:fill="auto"/>
          </w:tcPr>
          <w:p w14:paraId="3767F391" w14:textId="77777777" w:rsidR="002D4DF5" w:rsidRDefault="002D4DF5">
            <w:pPr>
              <w:spacing w:after="0" w:line="240" w:lineRule="auto"/>
              <w:jc w:val="center"/>
              <w:rPr>
                <w:b/>
                <w:bCs/>
                <w:sz w:val="20"/>
                <w:szCs w:val="20"/>
              </w:rPr>
            </w:pPr>
          </w:p>
        </w:tc>
        <w:tc>
          <w:tcPr>
            <w:tcW w:w="1417" w:type="dxa"/>
            <w:tcBorders>
              <w:top w:val="single" w:sz="6" w:space="0" w:color="000000"/>
              <w:left w:val="nil"/>
              <w:bottom w:val="single" w:sz="12" w:space="0" w:color="000000"/>
              <w:right w:val="nil"/>
            </w:tcBorders>
            <w:shd w:val="clear" w:color="auto" w:fill="auto"/>
          </w:tcPr>
          <w:p w14:paraId="29F7C08B" w14:textId="77777777" w:rsidR="002D4DF5" w:rsidRDefault="0089199E">
            <w:pPr>
              <w:spacing w:after="0" w:line="240" w:lineRule="auto"/>
              <w:jc w:val="center"/>
              <w:rPr>
                <w:b/>
                <w:bCs/>
                <w:sz w:val="20"/>
                <w:szCs w:val="20"/>
              </w:rPr>
            </w:pPr>
            <w:r>
              <w:rPr>
                <w:b/>
                <w:bCs/>
                <w:sz w:val="20"/>
                <w:szCs w:val="20"/>
              </w:rPr>
              <w:t>Starting value</w:t>
            </w:r>
          </w:p>
        </w:tc>
        <w:tc>
          <w:tcPr>
            <w:tcW w:w="1842" w:type="dxa"/>
            <w:tcBorders>
              <w:top w:val="single" w:sz="6" w:space="0" w:color="000000"/>
              <w:left w:val="nil"/>
              <w:bottom w:val="single" w:sz="12" w:space="0" w:color="000000"/>
              <w:right w:val="nil"/>
            </w:tcBorders>
            <w:shd w:val="clear" w:color="auto" w:fill="auto"/>
          </w:tcPr>
          <w:p w14:paraId="20A2572F" w14:textId="77777777" w:rsidR="002D4DF5" w:rsidRDefault="0089199E">
            <w:pPr>
              <w:spacing w:after="0" w:line="240" w:lineRule="auto"/>
              <w:jc w:val="center"/>
              <w:rPr>
                <w:b/>
                <w:bCs/>
                <w:sz w:val="20"/>
                <w:szCs w:val="20"/>
              </w:rPr>
            </w:pPr>
            <w:r>
              <w:rPr>
                <w:b/>
                <w:bCs/>
                <w:sz w:val="20"/>
                <w:szCs w:val="20"/>
              </w:rPr>
              <w:t>Total cumulative budget</w:t>
            </w:r>
          </w:p>
        </w:tc>
        <w:tc>
          <w:tcPr>
            <w:tcW w:w="420" w:type="dxa"/>
            <w:tcBorders>
              <w:top w:val="nil"/>
              <w:left w:val="nil"/>
              <w:bottom w:val="single" w:sz="12" w:space="0" w:color="000000"/>
              <w:right w:val="nil"/>
            </w:tcBorders>
            <w:shd w:val="clear" w:color="auto" w:fill="auto"/>
          </w:tcPr>
          <w:p w14:paraId="0EF772E1" w14:textId="77777777" w:rsidR="002D4DF5" w:rsidRDefault="002D4DF5">
            <w:pPr>
              <w:spacing w:after="0" w:line="240" w:lineRule="auto"/>
              <w:jc w:val="center"/>
              <w:rPr>
                <w:b/>
                <w:bCs/>
                <w:sz w:val="20"/>
                <w:szCs w:val="20"/>
              </w:rPr>
            </w:pPr>
          </w:p>
        </w:tc>
        <w:tc>
          <w:tcPr>
            <w:tcW w:w="1419" w:type="dxa"/>
            <w:tcBorders>
              <w:top w:val="single" w:sz="6" w:space="0" w:color="000000"/>
              <w:left w:val="nil"/>
              <w:bottom w:val="single" w:sz="12" w:space="0" w:color="000000"/>
              <w:right w:val="nil"/>
            </w:tcBorders>
            <w:shd w:val="clear" w:color="auto" w:fill="auto"/>
          </w:tcPr>
          <w:p w14:paraId="45FEDC2F" w14:textId="77777777" w:rsidR="002D4DF5" w:rsidRDefault="0089199E">
            <w:pPr>
              <w:spacing w:after="0" w:line="240" w:lineRule="auto"/>
              <w:jc w:val="center"/>
              <w:rPr>
                <w:b/>
                <w:bCs/>
                <w:sz w:val="20"/>
                <w:szCs w:val="20"/>
              </w:rPr>
            </w:pPr>
            <w:r>
              <w:rPr>
                <w:b/>
                <w:bCs/>
                <w:sz w:val="20"/>
                <w:szCs w:val="20"/>
              </w:rPr>
              <w:t>Starting value</w:t>
            </w:r>
          </w:p>
        </w:tc>
        <w:tc>
          <w:tcPr>
            <w:tcW w:w="1134" w:type="dxa"/>
            <w:tcBorders>
              <w:top w:val="single" w:sz="6" w:space="0" w:color="000000"/>
              <w:left w:val="nil"/>
              <w:bottom w:val="single" w:sz="12" w:space="0" w:color="000000"/>
              <w:right w:val="nil"/>
            </w:tcBorders>
            <w:shd w:val="clear" w:color="auto" w:fill="auto"/>
          </w:tcPr>
          <w:p w14:paraId="5D51C4A0" w14:textId="77777777" w:rsidR="002D4DF5" w:rsidRDefault="0089199E">
            <w:pPr>
              <w:spacing w:after="0" w:line="240" w:lineRule="auto"/>
              <w:jc w:val="center"/>
              <w:rPr>
                <w:b/>
                <w:bCs/>
                <w:sz w:val="20"/>
                <w:szCs w:val="20"/>
              </w:rPr>
            </w:pPr>
            <w:r>
              <w:rPr>
                <w:b/>
                <w:bCs/>
                <w:sz w:val="20"/>
                <w:szCs w:val="20"/>
              </w:rPr>
              <w:t>Slope</w:t>
            </w:r>
          </w:p>
        </w:tc>
        <w:tc>
          <w:tcPr>
            <w:tcW w:w="1619" w:type="dxa"/>
            <w:tcBorders>
              <w:top w:val="single" w:sz="6" w:space="0" w:color="000000"/>
              <w:left w:val="nil"/>
              <w:bottom w:val="single" w:sz="12" w:space="0" w:color="000000"/>
              <w:right w:val="nil"/>
            </w:tcBorders>
            <w:shd w:val="clear" w:color="auto" w:fill="auto"/>
          </w:tcPr>
          <w:p w14:paraId="24F107E4" w14:textId="77777777" w:rsidR="002D4DF5" w:rsidRDefault="0089199E">
            <w:pPr>
              <w:spacing w:after="0" w:line="240" w:lineRule="auto"/>
              <w:jc w:val="center"/>
              <w:rPr>
                <w:b/>
                <w:bCs/>
                <w:sz w:val="20"/>
                <w:szCs w:val="20"/>
              </w:rPr>
            </w:pPr>
            <w:r>
              <w:rPr>
                <w:b/>
                <w:bCs/>
                <w:sz w:val="20"/>
                <w:szCs w:val="20"/>
              </w:rPr>
              <w:t>Total cumulative resources</w:t>
            </w:r>
          </w:p>
        </w:tc>
      </w:tr>
      <w:tr w:rsidR="002D4DF5" w14:paraId="09E8D15C" w14:textId="77777777">
        <w:tc>
          <w:tcPr>
            <w:tcW w:w="993" w:type="dxa"/>
            <w:tcBorders>
              <w:top w:val="single" w:sz="12" w:space="0" w:color="000000"/>
              <w:left w:val="nil"/>
              <w:bottom w:val="nil"/>
              <w:right w:val="nil"/>
            </w:tcBorders>
            <w:shd w:val="clear" w:color="auto" w:fill="auto"/>
          </w:tcPr>
          <w:p w14:paraId="1FF7BEEB" w14:textId="77777777" w:rsidR="002D4DF5" w:rsidRDefault="0089199E">
            <w:pPr>
              <w:spacing w:after="0" w:line="240" w:lineRule="auto"/>
              <w:rPr>
                <w:sz w:val="20"/>
                <w:szCs w:val="20"/>
              </w:rPr>
            </w:pPr>
            <w:r>
              <w:rPr>
                <w:sz w:val="20"/>
                <w:szCs w:val="20"/>
              </w:rPr>
              <w:t>1</w:t>
            </w:r>
          </w:p>
        </w:tc>
        <w:tc>
          <w:tcPr>
            <w:tcW w:w="5102" w:type="dxa"/>
            <w:tcBorders>
              <w:top w:val="single" w:sz="12" w:space="0" w:color="000000"/>
              <w:left w:val="nil"/>
              <w:bottom w:val="nil"/>
              <w:right w:val="nil"/>
            </w:tcBorders>
            <w:shd w:val="clear" w:color="auto" w:fill="auto"/>
          </w:tcPr>
          <w:p w14:paraId="7E640B38" w14:textId="77777777" w:rsidR="002D4DF5" w:rsidRDefault="0089199E">
            <w:pPr>
              <w:spacing w:after="0" w:line="240" w:lineRule="auto"/>
              <w:rPr>
                <w:sz w:val="20"/>
                <w:szCs w:val="20"/>
              </w:rPr>
            </w:pPr>
            <w:r>
              <w:rPr>
                <w:sz w:val="20"/>
                <w:szCs w:val="20"/>
              </w:rPr>
              <w:t xml:space="preserve">Manager budget remains constant (i.e., does not increase) over time. Community resources increases linearly </w:t>
            </w:r>
          </w:p>
        </w:tc>
        <w:tc>
          <w:tcPr>
            <w:tcW w:w="1417" w:type="dxa"/>
            <w:tcBorders>
              <w:top w:val="single" w:sz="12" w:space="0" w:color="000000"/>
              <w:left w:val="nil"/>
              <w:bottom w:val="nil"/>
              <w:right w:val="nil"/>
            </w:tcBorders>
            <w:shd w:val="clear" w:color="auto" w:fill="auto"/>
          </w:tcPr>
          <w:p w14:paraId="5F0F58FB" w14:textId="77777777" w:rsidR="002D4DF5" w:rsidRDefault="0089199E">
            <w:pPr>
              <w:spacing w:after="0" w:line="240" w:lineRule="auto"/>
              <w:jc w:val="center"/>
              <w:rPr>
                <w:sz w:val="20"/>
                <w:szCs w:val="20"/>
              </w:rPr>
            </w:pPr>
            <w:r>
              <w:rPr>
                <w:sz w:val="20"/>
                <w:szCs w:val="20"/>
              </w:rPr>
              <w:t>500</w:t>
            </w:r>
          </w:p>
        </w:tc>
        <w:tc>
          <w:tcPr>
            <w:tcW w:w="1842" w:type="dxa"/>
            <w:tcBorders>
              <w:top w:val="single" w:sz="12" w:space="0" w:color="000000"/>
              <w:left w:val="nil"/>
              <w:bottom w:val="nil"/>
              <w:right w:val="nil"/>
            </w:tcBorders>
            <w:shd w:val="clear" w:color="auto" w:fill="auto"/>
          </w:tcPr>
          <w:p w14:paraId="6AD575EA" w14:textId="77777777" w:rsidR="002D4DF5" w:rsidRDefault="0089199E">
            <w:pPr>
              <w:spacing w:after="0" w:line="240" w:lineRule="auto"/>
              <w:jc w:val="center"/>
              <w:rPr>
                <w:sz w:val="20"/>
                <w:szCs w:val="20"/>
              </w:rPr>
            </w:pPr>
            <w:r>
              <w:rPr>
                <w:sz w:val="20"/>
                <w:szCs w:val="20"/>
              </w:rPr>
              <w:t>25,000</w:t>
            </w:r>
          </w:p>
        </w:tc>
        <w:tc>
          <w:tcPr>
            <w:tcW w:w="420" w:type="dxa"/>
            <w:tcBorders>
              <w:top w:val="single" w:sz="12" w:space="0" w:color="000000"/>
              <w:left w:val="nil"/>
              <w:bottom w:val="nil"/>
              <w:right w:val="nil"/>
            </w:tcBorders>
            <w:shd w:val="clear" w:color="auto" w:fill="auto"/>
          </w:tcPr>
          <w:p w14:paraId="1A197EF5" w14:textId="77777777" w:rsidR="002D4DF5" w:rsidRDefault="002D4DF5">
            <w:pPr>
              <w:spacing w:after="0" w:line="240" w:lineRule="auto"/>
              <w:jc w:val="center"/>
              <w:rPr>
                <w:sz w:val="20"/>
                <w:szCs w:val="20"/>
              </w:rPr>
            </w:pPr>
          </w:p>
        </w:tc>
        <w:tc>
          <w:tcPr>
            <w:tcW w:w="1419" w:type="dxa"/>
            <w:tcBorders>
              <w:top w:val="single" w:sz="12" w:space="0" w:color="000000"/>
              <w:left w:val="nil"/>
              <w:bottom w:val="nil"/>
              <w:right w:val="nil"/>
            </w:tcBorders>
            <w:shd w:val="clear" w:color="auto" w:fill="auto"/>
          </w:tcPr>
          <w:p w14:paraId="5F2834AD" w14:textId="77777777" w:rsidR="002D4DF5" w:rsidRDefault="0089199E">
            <w:pPr>
              <w:spacing w:after="0" w:line="240" w:lineRule="auto"/>
              <w:jc w:val="center"/>
              <w:rPr>
                <w:sz w:val="20"/>
                <w:szCs w:val="20"/>
              </w:rPr>
            </w:pPr>
            <w:r>
              <w:rPr>
                <w:sz w:val="20"/>
                <w:szCs w:val="20"/>
              </w:rPr>
              <w:t>2000</w:t>
            </w:r>
          </w:p>
        </w:tc>
        <w:tc>
          <w:tcPr>
            <w:tcW w:w="1134" w:type="dxa"/>
            <w:tcBorders>
              <w:top w:val="single" w:sz="12" w:space="0" w:color="000000"/>
              <w:left w:val="nil"/>
              <w:bottom w:val="nil"/>
              <w:right w:val="nil"/>
            </w:tcBorders>
            <w:shd w:val="clear" w:color="auto" w:fill="auto"/>
          </w:tcPr>
          <w:p w14:paraId="2479A91D" w14:textId="77777777" w:rsidR="002D4DF5" w:rsidRDefault="0089199E">
            <w:pPr>
              <w:spacing w:after="0" w:line="240" w:lineRule="auto"/>
              <w:jc w:val="center"/>
              <w:rPr>
                <w:sz w:val="20"/>
                <w:szCs w:val="20"/>
              </w:rPr>
            </w:pPr>
            <w:r>
              <w:rPr>
                <w:sz w:val="20"/>
                <w:szCs w:val="20"/>
              </w:rPr>
              <w:t>75</w:t>
            </w:r>
          </w:p>
        </w:tc>
        <w:tc>
          <w:tcPr>
            <w:tcW w:w="1619" w:type="dxa"/>
            <w:tcBorders>
              <w:top w:val="single" w:sz="12" w:space="0" w:color="000000"/>
              <w:left w:val="nil"/>
              <w:bottom w:val="nil"/>
              <w:right w:val="nil"/>
            </w:tcBorders>
            <w:shd w:val="clear" w:color="auto" w:fill="auto"/>
          </w:tcPr>
          <w:p w14:paraId="6A599653" w14:textId="77777777" w:rsidR="002D4DF5" w:rsidRDefault="0089199E">
            <w:pPr>
              <w:spacing w:after="0" w:line="240" w:lineRule="auto"/>
              <w:jc w:val="center"/>
              <w:rPr>
                <w:sz w:val="20"/>
                <w:szCs w:val="20"/>
              </w:rPr>
            </w:pPr>
            <w:r>
              <w:rPr>
                <w:sz w:val="20"/>
                <w:szCs w:val="20"/>
              </w:rPr>
              <w:t>191,875</w:t>
            </w:r>
          </w:p>
        </w:tc>
      </w:tr>
      <w:tr w:rsidR="002D4DF5" w14:paraId="2AA9E609" w14:textId="77777777">
        <w:tc>
          <w:tcPr>
            <w:tcW w:w="993" w:type="dxa"/>
            <w:tcBorders>
              <w:top w:val="nil"/>
              <w:left w:val="nil"/>
              <w:bottom w:val="nil"/>
              <w:right w:val="nil"/>
            </w:tcBorders>
            <w:shd w:val="clear" w:color="auto" w:fill="auto"/>
          </w:tcPr>
          <w:p w14:paraId="43B47CC8" w14:textId="77777777" w:rsidR="002D4DF5" w:rsidRDefault="0089199E">
            <w:pPr>
              <w:spacing w:after="0" w:line="240" w:lineRule="auto"/>
              <w:rPr>
                <w:sz w:val="20"/>
                <w:szCs w:val="20"/>
              </w:rPr>
            </w:pPr>
            <w:r>
              <w:rPr>
                <w:sz w:val="20"/>
                <w:szCs w:val="20"/>
              </w:rPr>
              <w:t>2</w:t>
            </w:r>
          </w:p>
        </w:tc>
        <w:tc>
          <w:tcPr>
            <w:tcW w:w="5102" w:type="dxa"/>
            <w:tcBorders>
              <w:top w:val="nil"/>
              <w:left w:val="nil"/>
              <w:bottom w:val="nil"/>
              <w:right w:val="nil"/>
            </w:tcBorders>
            <w:shd w:val="clear" w:color="auto" w:fill="auto"/>
          </w:tcPr>
          <w:p w14:paraId="7E23CDA2" w14:textId="77777777" w:rsidR="002D4DF5" w:rsidRDefault="0089199E">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1417" w:type="dxa"/>
            <w:tcBorders>
              <w:top w:val="nil"/>
              <w:left w:val="nil"/>
              <w:bottom w:val="nil"/>
              <w:right w:val="nil"/>
            </w:tcBorders>
            <w:shd w:val="clear" w:color="auto" w:fill="auto"/>
          </w:tcPr>
          <w:p w14:paraId="3E94BCE8" w14:textId="77777777" w:rsidR="002D4DF5" w:rsidRDefault="0089199E">
            <w:pPr>
              <w:spacing w:after="0" w:line="240" w:lineRule="auto"/>
              <w:jc w:val="center"/>
              <w:rPr>
                <w:sz w:val="20"/>
                <w:szCs w:val="20"/>
              </w:rPr>
            </w:pPr>
            <w:r>
              <w:rPr>
                <w:sz w:val="20"/>
                <w:szCs w:val="20"/>
              </w:rPr>
              <w:t>126.9</w:t>
            </w:r>
          </w:p>
        </w:tc>
        <w:tc>
          <w:tcPr>
            <w:tcW w:w="1842" w:type="dxa"/>
            <w:tcBorders>
              <w:top w:val="nil"/>
              <w:left w:val="nil"/>
              <w:bottom w:val="nil"/>
              <w:right w:val="nil"/>
            </w:tcBorders>
            <w:shd w:val="clear" w:color="auto" w:fill="auto"/>
          </w:tcPr>
          <w:p w14:paraId="6B1FF043"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43512E54"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1C6B2D40"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56B3B6D5"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4779E744" w14:textId="77777777" w:rsidR="002D4DF5" w:rsidRDefault="0089199E">
            <w:pPr>
              <w:spacing w:after="0" w:line="240" w:lineRule="auto"/>
              <w:jc w:val="center"/>
              <w:rPr>
                <w:sz w:val="20"/>
                <w:szCs w:val="20"/>
              </w:rPr>
            </w:pPr>
            <w:r>
              <w:rPr>
                <w:sz w:val="20"/>
                <w:szCs w:val="20"/>
              </w:rPr>
              <w:t>191,875</w:t>
            </w:r>
          </w:p>
        </w:tc>
      </w:tr>
      <w:tr w:rsidR="002D4DF5" w14:paraId="19B0BB58" w14:textId="77777777">
        <w:tc>
          <w:tcPr>
            <w:tcW w:w="993" w:type="dxa"/>
            <w:tcBorders>
              <w:top w:val="nil"/>
              <w:left w:val="nil"/>
              <w:bottom w:val="nil"/>
              <w:right w:val="nil"/>
            </w:tcBorders>
            <w:shd w:val="clear" w:color="auto" w:fill="auto"/>
          </w:tcPr>
          <w:p w14:paraId="52EAA1F0" w14:textId="77777777" w:rsidR="002D4DF5" w:rsidRDefault="0089199E">
            <w:pPr>
              <w:spacing w:after="0" w:line="240" w:lineRule="auto"/>
              <w:rPr>
                <w:sz w:val="20"/>
                <w:szCs w:val="20"/>
              </w:rPr>
            </w:pPr>
            <w:r>
              <w:rPr>
                <w:sz w:val="20"/>
                <w:szCs w:val="20"/>
              </w:rPr>
              <w:t>3</w:t>
            </w:r>
          </w:p>
        </w:tc>
        <w:tc>
          <w:tcPr>
            <w:tcW w:w="5102" w:type="dxa"/>
            <w:tcBorders>
              <w:top w:val="nil"/>
              <w:left w:val="nil"/>
              <w:bottom w:val="nil"/>
              <w:right w:val="nil"/>
            </w:tcBorders>
            <w:shd w:val="clear" w:color="auto" w:fill="auto"/>
          </w:tcPr>
          <w:p w14:paraId="0E5356A6" w14:textId="77777777" w:rsidR="002D4DF5" w:rsidRDefault="0089199E">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1417" w:type="dxa"/>
            <w:tcBorders>
              <w:top w:val="nil"/>
              <w:left w:val="nil"/>
              <w:bottom w:val="nil"/>
              <w:right w:val="nil"/>
            </w:tcBorders>
            <w:shd w:val="clear" w:color="auto" w:fill="auto"/>
          </w:tcPr>
          <w:p w14:paraId="2E2FC558" w14:textId="77777777" w:rsidR="002D4DF5" w:rsidRDefault="0089199E">
            <w:pPr>
              <w:spacing w:after="0" w:line="240" w:lineRule="auto"/>
              <w:jc w:val="center"/>
              <w:rPr>
                <w:sz w:val="20"/>
                <w:szCs w:val="20"/>
              </w:rPr>
            </w:pPr>
            <w:r>
              <w:rPr>
                <w:sz w:val="20"/>
                <w:szCs w:val="20"/>
              </w:rPr>
              <w:t>499.3</w:t>
            </w:r>
          </w:p>
        </w:tc>
        <w:tc>
          <w:tcPr>
            <w:tcW w:w="1842" w:type="dxa"/>
            <w:tcBorders>
              <w:top w:val="nil"/>
              <w:left w:val="nil"/>
              <w:bottom w:val="nil"/>
              <w:right w:val="nil"/>
            </w:tcBorders>
            <w:shd w:val="clear" w:color="auto" w:fill="auto"/>
          </w:tcPr>
          <w:p w14:paraId="79B28CCB"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51D0410E"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3D5C92EC"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237D4399"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17971296" w14:textId="77777777" w:rsidR="002D4DF5" w:rsidRDefault="0089199E">
            <w:pPr>
              <w:spacing w:after="0" w:line="240" w:lineRule="auto"/>
              <w:jc w:val="center"/>
              <w:rPr>
                <w:sz w:val="20"/>
                <w:szCs w:val="20"/>
              </w:rPr>
            </w:pPr>
            <w:r>
              <w:rPr>
                <w:sz w:val="20"/>
                <w:szCs w:val="20"/>
              </w:rPr>
              <w:t>191,875</w:t>
            </w:r>
          </w:p>
        </w:tc>
      </w:tr>
      <w:tr w:rsidR="002D4DF5" w14:paraId="56549D12" w14:textId="77777777">
        <w:tc>
          <w:tcPr>
            <w:tcW w:w="993" w:type="dxa"/>
            <w:tcBorders>
              <w:top w:val="nil"/>
              <w:left w:val="nil"/>
              <w:bottom w:val="nil"/>
              <w:right w:val="nil"/>
            </w:tcBorders>
            <w:shd w:val="clear" w:color="auto" w:fill="auto"/>
          </w:tcPr>
          <w:p w14:paraId="2C0FD0F3" w14:textId="77777777" w:rsidR="002D4DF5" w:rsidRDefault="0089199E">
            <w:pPr>
              <w:spacing w:after="0" w:line="240" w:lineRule="auto"/>
              <w:rPr>
                <w:sz w:val="20"/>
                <w:szCs w:val="20"/>
              </w:rPr>
            </w:pPr>
            <w:r>
              <w:rPr>
                <w:sz w:val="20"/>
                <w:szCs w:val="20"/>
              </w:rPr>
              <w:t>4</w:t>
            </w:r>
          </w:p>
        </w:tc>
        <w:tc>
          <w:tcPr>
            <w:tcW w:w="5102" w:type="dxa"/>
            <w:tcBorders>
              <w:top w:val="nil"/>
              <w:left w:val="nil"/>
              <w:bottom w:val="nil"/>
              <w:right w:val="nil"/>
            </w:tcBorders>
            <w:shd w:val="clear" w:color="auto" w:fill="auto"/>
          </w:tcPr>
          <w:p w14:paraId="75CFB3AB" w14:textId="77777777" w:rsidR="002D4DF5" w:rsidRDefault="0089199E">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1417" w:type="dxa"/>
            <w:tcBorders>
              <w:top w:val="nil"/>
              <w:left w:val="nil"/>
              <w:bottom w:val="nil"/>
              <w:right w:val="nil"/>
            </w:tcBorders>
            <w:shd w:val="clear" w:color="auto" w:fill="auto"/>
          </w:tcPr>
          <w:p w14:paraId="3C2CAC92" w14:textId="77777777" w:rsidR="002D4DF5" w:rsidRDefault="0089199E">
            <w:pPr>
              <w:spacing w:after="0" w:line="240" w:lineRule="auto"/>
              <w:jc w:val="center"/>
              <w:rPr>
                <w:sz w:val="20"/>
                <w:szCs w:val="20"/>
              </w:rPr>
            </w:pPr>
            <w:r>
              <w:rPr>
                <w:sz w:val="20"/>
                <w:szCs w:val="20"/>
              </w:rPr>
              <w:t>Variable</w:t>
            </w:r>
          </w:p>
        </w:tc>
        <w:tc>
          <w:tcPr>
            <w:tcW w:w="1842" w:type="dxa"/>
            <w:tcBorders>
              <w:top w:val="nil"/>
              <w:left w:val="nil"/>
              <w:bottom w:val="nil"/>
              <w:right w:val="nil"/>
            </w:tcBorders>
            <w:shd w:val="clear" w:color="auto" w:fill="auto"/>
          </w:tcPr>
          <w:p w14:paraId="18E523D9"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299D0843"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0852B04F"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6742827D"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7D94F3A9" w14:textId="77777777" w:rsidR="002D4DF5" w:rsidRDefault="0089199E">
            <w:pPr>
              <w:spacing w:after="0" w:line="240" w:lineRule="auto"/>
              <w:jc w:val="center"/>
              <w:rPr>
                <w:sz w:val="20"/>
                <w:szCs w:val="20"/>
              </w:rPr>
            </w:pPr>
            <w:r>
              <w:rPr>
                <w:sz w:val="20"/>
                <w:szCs w:val="20"/>
              </w:rPr>
              <w:t>191,875</w:t>
            </w:r>
          </w:p>
        </w:tc>
      </w:tr>
      <w:tr w:rsidR="002D4DF5" w14:paraId="5C331504" w14:textId="77777777">
        <w:tc>
          <w:tcPr>
            <w:tcW w:w="993" w:type="dxa"/>
            <w:tcBorders>
              <w:top w:val="nil"/>
              <w:left w:val="nil"/>
              <w:bottom w:val="single" w:sz="12" w:space="0" w:color="000000"/>
              <w:right w:val="nil"/>
            </w:tcBorders>
            <w:shd w:val="clear" w:color="auto" w:fill="auto"/>
          </w:tcPr>
          <w:p w14:paraId="071A8CFD" w14:textId="77777777" w:rsidR="002D4DF5" w:rsidRDefault="0089199E">
            <w:pPr>
              <w:spacing w:after="0" w:line="240" w:lineRule="auto"/>
              <w:rPr>
                <w:sz w:val="20"/>
                <w:szCs w:val="20"/>
              </w:rPr>
            </w:pPr>
            <w:r>
              <w:rPr>
                <w:sz w:val="20"/>
                <w:szCs w:val="20"/>
              </w:rPr>
              <w:t>5</w:t>
            </w:r>
          </w:p>
        </w:tc>
        <w:tc>
          <w:tcPr>
            <w:tcW w:w="5102" w:type="dxa"/>
            <w:tcBorders>
              <w:top w:val="nil"/>
              <w:left w:val="nil"/>
              <w:bottom w:val="single" w:sz="12" w:space="0" w:color="000000"/>
              <w:right w:val="nil"/>
            </w:tcBorders>
            <w:shd w:val="clear" w:color="auto" w:fill="auto"/>
          </w:tcPr>
          <w:p w14:paraId="209F8A66" w14:textId="77777777" w:rsidR="002D4DF5" w:rsidRDefault="0089199E">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1417" w:type="dxa"/>
            <w:tcBorders>
              <w:top w:val="nil"/>
              <w:left w:val="nil"/>
              <w:bottom w:val="single" w:sz="12" w:space="0" w:color="000000"/>
              <w:right w:val="nil"/>
            </w:tcBorders>
            <w:shd w:val="clear" w:color="auto" w:fill="auto"/>
          </w:tcPr>
          <w:p w14:paraId="238D1F48" w14:textId="77777777" w:rsidR="002D4DF5" w:rsidRDefault="0089199E">
            <w:pPr>
              <w:spacing w:after="0" w:line="240" w:lineRule="auto"/>
              <w:jc w:val="center"/>
              <w:rPr>
                <w:sz w:val="20"/>
                <w:szCs w:val="20"/>
              </w:rPr>
            </w:pPr>
            <w:r>
              <w:rPr>
                <w:sz w:val="20"/>
                <w:szCs w:val="20"/>
              </w:rPr>
              <w:t>Variable</w:t>
            </w:r>
          </w:p>
        </w:tc>
        <w:tc>
          <w:tcPr>
            <w:tcW w:w="1842" w:type="dxa"/>
            <w:tcBorders>
              <w:top w:val="nil"/>
              <w:left w:val="nil"/>
              <w:bottom w:val="single" w:sz="12" w:space="0" w:color="000000"/>
              <w:right w:val="nil"/>
            </w:tcBorders>
            <w:shd w:val="clear" w:color="auto" w:fill="auto"/>
          </w:tcPr>
          <w:p w14:paraId="77F5D7C8"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single" w:sz="12" w:space="0" w:color="000000"/>
              <w:right w:val="nil"/>
            </w:tcBorders>
            <w:shd w:val="clear" w:color="auto" w:fill="auto"/>
          </w:tcPr>
          <w:p w14:paraId="2D641090" w14:textId="77777777" w:rsidR="002D4DF5" w:rsidRDefault="002D4DF5">
            <w:pPr>
              <w:spacing w:after="0" w:line="240" w:lineRule="auto"/>
              <w:jc w:val="center"/>
              <w:rPr>
                <w:sz w:val="20"/>
                <w:szCs w:val="20"/>
              </w:rPr>
            </w:pPr>
          </w:p>
        </w:tc>
        <w:tc>
          <w:tcPr>
            <w:tcW w:w="1419" w:type="dxa"/>
            <w:tcBorders>
              <w:top w:val="nil"/>
              <w:left w:val="nil"/>
              <w:bottom w:val="single" w:sz="12" w:space="0" w:color="000000"/>
              <w:right w:val="nil"/>
            </w:tcBorders>
            <w:shd w:val="clear" w:color="auto" w:fill="auto"/>
          </w:tcPr>
          <w:p w14:paraId="72DC365B"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single" w:sz="12" w:space="0" w:color="000000"/>
              <w:right w:val="nil"/>
            </w:tcBorders>
            <w:shd w:val="clear" w:color="auto" w:fill="auto"/>
          </w:tcPr>
          <w:p w14:paraId="051E3D4B"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single" w:sz="12" w:space="0" w:color="000000"/>
              <w:right w:val="nil"/>
            </w:tcBorders>
            <w:shd w:val="clear" w:color="auto" w:fill="auto"/>
          </w:tcPr>
          <w:p w14:paraId="74222003" w14:textId="77777777" w:rsidR="002D4DF5" w:rsidRDefault="0089199E">
            <w:pPr>
              <w:spacing w:after="0" w:line="240" w:lineRule="auto"/>
              <w:jc w:val="center"/>
              <w:rPr>
                <w:sz w:val="20"/>
                <w:szCs w:val="20"/>
              </w:rPr>
            </w:pPr>
            <w:r>
              <w:rPr>
                <w:sz w:val="20"/>
                <w:szCs w:val="20"/>
              </w:rPr>
              <w:t>191,875</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9"/>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77777777" w:rsidR="002D4DF5" w:rsidRDefault="0089199E">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4CB2B21" w14:textId="77777777" w:rsidR="002D4DF5" w:rsidRDefault="002D4DF5"/>
    <w:p w14:paraId="014231BC" w14:textId="77777777" w:rsidR="002D4DF5" w:rsidRDefault="0089199E">
      <w:pPr>
        <w:rPr>
          <w:b/>
          <w:bCs/>
        </w:rPr>
      </w:pPr>
      <w:r>
        <w:rPr>
          <w:b/>
          <w:bCs/>
        </w:rPr>
        <w:t xml:space="preserve">Results </w:t>
      </w:r>
    </w:p>
    <w:p w14:paraId="637ABB3B" w14:textId="77777777"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766DC0A4" w14:textId="77777777" w:rsidR="002D4DF5" w:rsidRDefault="0089199E">
      <w:pPr>
        <w:rPr>
          <w:i/>
          <w:iCs/>
        </w:rPr>
      </w:pPr>
      <w:r>
        <w:rPr>
          <w:i/>
          <w:iCs/>
        </w:rPr>
        <w:t>Scenarios 1 to 3</w:t>
      </w:r>
    </w:p>
    <w:p w14:paraId="6B8442B2" w14:textId="77777777" w:rsidR="002D4DF5" w:rsidRDefault="0089199E">
      <w:r>
        <w:t xml:space="preserve">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w:t>
      </w:r>
      <w:commentRangeStart w:id="103"/>
      <w:r>
        <w:t>This is despite having a felling count that increased linearly throughout the simulation (Figure 5).</w:t>
      </w:r>
      <w:commentRangeEnd w:id="103"/>
      <w:r>
        <w:commentReference w:id="103"/>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in complete loss of forest </w:t>
      </w:r>
      <w:commentRangeStart w:id="104"/>
      <w:r>
        <w:t xml:space="preserve">cover (extinction) in </w:t>
      </w:r>
      <w:commentRangeEnd w:id="104"/>
      <w:r w:rsidR="00624780">
        <w:rPr>
          <w:rStyle w:val="CommentReference"/>
        </w:rPr>
        <w:commentReference w:id="104"/>
      </w:r>
      <w:r>
        <w:t xml:space="preserve">93% of simulations (Table 2). This can be explained by the felling count which shows that during periods of very low manager budget, the number of trees lost is between two and three times greater than any point in scenarios 1 and 2 (Figure 5). </w:t>
      </w:r>
    </w:p>
    <w:p w14:paraId="4BFF8EE4" w14:textId="77777777" w:rsidR="002D4DF5" w:rsidRDefault="0089199E">
      <w:pPr>
        <w:rPr>
          <w:i/>
          <w:iCs/>
        </w:rPr>
      </w:pPr>
      <w:r>
        <w:rPr>
          <w:i/>
          <w:iCs/>
        </w:rPr>
        <w:t>Scenarios 4 and 5</w:t>
      </w:r>
    </w:p>
    <w:p w14:paraId="26198DC8" w14:textId="77777777" w:rsidR="002D4DF5" w:rsidRDefault="0089199E">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w:t>
      </w:r>
      <w:commentRangeStart w:id="105"/>
      <w:r>
        <w:t>extinction</w:t>
      </w:r>
      <w:commentRangeEnd w:id="105"/>
      <w:r w:rsidR="00624780">
        <w:rPr>
          <w:rStyle w:val="CommentReference"/>
        </w:rPr>
        <w:commentReference w:id="105"/>
      </w:r>
      <w:r>
        <w:t xml:space="preserve"> occurred 25 times (25%) in scenario 5 (Table 2). As with scenario 3, the driver of forest loss can be seen in the felling counts for scenario 5, which reach extremely high levels during periods of low manager budget (Figure 5).    </w:t>
      </w:r>
    </w:p>
    <w:p w14:paraId="3D60FA0A" w14:textId="6B584744" w:rsidR="002D4DF5" w:rsidRDefault="0089199E">
      <w:pPr>
        <w:rPr>
          <w:i/>
          <w:iCs/>
        </w:rPr>
      </w:pPr>
      <w:r>
        <w:rPr>
          <w:i/>
          <w:iCs/>
        </w:rPr>
        <w:t>Maximum harvest under maximum conflict</w:t>
      </w:r>
      <w:ins w:id="106" w:author="Nils Bunnefeld" w:date="2021-09-23T10:29:00Z">
        <w:r w:rsidR="00A83A57">
          <w:rPr>
            <w:i/>
            <w:iCs/>
          </w:rPr>
          <w:t xml:space="preserve"> (MHMC)</w:t>
        </w:r>
      </w:ins>
    </w:p>
    <w:p w14:paraId="4C6516F1" w14:textId="77777777" w:rsidR="002D4DF5" w:rsidRDefault="0089199E">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74DB5C41">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0"/>
                    <a:stretch>
                      <a:fillRect/>
                    </a:stretch>
                  </pic:blipFill>
                  <pic:spPr bwMode="auto">
                    <a:xfrm>
                      <a:off x="0" y="0"/>
                      <a:ext cx="5248275" cy="3500120"/>
                    </a:xfrm>
                    <a:prstGeom prst="rect">
                      <a:avLst/>
                    </a:prstGeom>
                  </pic:spPr>
                </pic:pic>
              </a:graphicData>
            </a:graphic>
          </wp:inline>
        </w:drawing>
      </w:r>
    </w:p>
    <w:p w14:paraId="1EE3F861" w14:textId="77777777" w:rsidR="002D4DF5" w:rsidRDefault="0089199E">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2ABC73A9" w14:textId="77777777" w:rsidR="002D4DF5" w:rsidRDefault="002D4DF5"/>
    <w:p w14:paraId="1AADECBE" w14:textId="77777777" w:rsidR="002D4DF5" w:rsidRDefault="0089199E">
      <w:r>
        <w:rPr>
          <w:noProof/>
        </w:rPr>
        <w:drawing>
          <wp:inline distT="0" distB="3810" distL="0" distR="0" wp14:anchorId="1E6F29F8" wp14:editId="29A9C86A">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1"/>
                    <a:stretch>
                      <a:fillRect/>
                    </a:stretch>
                  </pic:blipFill>
                  <pic:spPr bwMode="auto">
                    <a:xfrm>
                      <a:off x="0" y="0"/>
                      <a:ext cx="5393690" cy="3596640"/>
                    </a:xfrm>
                    <a:prstGeom prst="rect">
                      <a:avLst/>
                    </a:prstGeom>
                  </pic:spPr>
                </pic:pic>
              </a:graphicData>
            </a:graphic>
          </wp:inline>
        </w:drawing>
      </w:r>
    </w:p>
    <w:p w14:paraId="1D600067" w14:textId="77777777" w:rsidR="002D4DF5" w:rsidRDefault="0089199E">
      <w:pPr>
        <w:rPr>
          <w:b/>
          <w:bCs/>
          <w:sz w:val="20"/>
          <w:szCs w:val="20"/>
        </w:rPr>
      </w:pPr>
      <w:r>
        <w:rPr>
          <w:b/>
          <w:bCs/>
          <w:sz w:val="20"/>
          <w:szCs w:val="20"/>
        </w:rPr>
        <w:t xml:space="preserve">Figure 4. The number of trees remaining at each time step for scenarios 4 and 5. Solid lines and faded ribbons are the 50, 2.5, and 97.5 percentiles from the 100 runs, respectively. </w:t>
      </w:r>
    </w:p>
    <w:p w14:paraId="06FC3EEC" w14:textId="77777777" w:rsidR="002D4DF5" w:rsidRDefault="002D4DF5"/>
    <w:p w14:paraId="16068C80" w14:textId="77777777" w:rsidR="002D4DF5" w:rsidRDefault="002D4DF5"/>
    <w:p w14:paraId="1448B6C9" w14:textId="77777777" w:rsidR="002D4DF5" w:rsidRDefault="0089199E">
      <w:r>
        <w:rPr>
          <w:noProof/>
        </w:rPr>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2"/>
                    <a:stretch>
                      <a:fillRect/>
                    </a:stretch>
                  </pic:blipFill>
                  <pic:spPr bwMode="auto">
                    <a:xfrm>
                      <a:off x="0" y="0"/>
                      <a:ext cx="5731510" cy="4585970"/>
                    </a:xfrm>
                    <a:prstGeom prst="rect">
                      <a:avLst/>
                    </a:prstGeom>
                  </pic:spPr>
                </pic:pic>
              </a:graphicData>
            </a:graphic>
          </wp:inline>
        </w:drawing>
      </w:r>
    </w:p>
    <w:p w14:paraId="4498FDE8" w14:textId="77777777" w:rsidR="002D4DF5" w:rsidRDefault="0089199E">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3"/>
                    <a:stretch>
                      <a:fillRect/>
                    </a:stretch>
                  </pic:blipFill>
                  <pic:spPr bwMode="auto">
                    <a:xfrm>
                      <a:off x="0" y="0"/>
                      <a:ext cx="5285740" cy="4229100"/>
                    </a:xfrm>
                    <a:prstGeom prst="rect">
                      <a:avLst/>
                    </a:prstGeom>
                  </pic:spPr>
                </pic:pic>
              </a:graphicData>
            </a:graphic>
          </wp:inline>
        </w:drawing>
      </w:r>
    </w:p>
    <w:p w14:paraId="24163A61" w14:textId="77777777" w:rsidR="002D4DF5" w:rsidRDefault="0089199E">
      <w:pPr>
        <w:rPr>
          <w:b/>
          <w:bCs/>
          <w:sz w:val="20"/>
          <w:szCs w:val="20"/>
        </w:rPr>
      </w:pPr>
      <w:r>
        <w:rPr>
          <w:b/>
          <w:bCs/>
          <w:sz w:val="20"/>
          <w:szCs w:val="20"/>
        </w:rPr>
        <w:t xml:space="preserve">Figure 6. Calculated maximum harvest under maximum conflict (MHUMC) for all five scenarios. MHUMC is calculated </w:t>
      </w:r>
      <w:proofErr w:type="gramStart"/>
      <w:r>
        <w:rPr>
          <w:b/>
          <w:bCs/>
          <w:sz w:val="20"/>
          <w:szCs w:val="20"/>
        </w:rPr>
        <w:t>using:</w:t>
      </w:r>
      <w:proofErr w:type="gramEnd"/>
      <w:r>
        <w:rPr>
          <w:b/>
          <w:bCs/>
          <w:sz w:val="20"/>
          <w:szCs w:val="20"/>
        </w:rPr>
        <w:t xml:space="preserve">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77777777" w:rsidR="002D4DF5" w:rsidRDefault="0089199E">
      <w:pPr>
        <w:rPr>
          <w:b/>
          <w:bCs/>
          <w:sz w:val="20"/>
          <w:szCs w:val="20"/>
        </w:rPr>
      </w:pPr>
      <w:r>
        <w:rPr>
          <w:b/>
          <w:bCs/>
          <w:sz w:val="20"/>
          <w:szCs w:val="20"/>
        </w:rPr>
        <w:t>Table 2. Summary of the number of trees remaining at time step 50 (2.5, 50, 97.5 percentiles), and the number of extinctions,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 xml:space="preserve">Trees remaining after </w:t>
            </w:r>
            <w:proofErr w:type="gramStart"/>
            <w:r>
              <w:t>50 time</w:t>
            </w:r>
            <w:proofErr w:type="gramEnd"/>
            <w:r>
              <w:t xml:space="preserve"> steps</w:t>
            </w:r>
          </w:p>
        </w:tc>
        <w:tc>
          <w:tcPr>
            <w:tcW w:w="2269" w:type="dxa"/>
            <w:vMerge w:val="restart"/>
            <w:tcBorders>
              <w:top w:val="single" w:sz="12" w:space="0" w:color="000000"/>
              <w:left w:val="nil"/>
              <w:bottom w:val="nil"/>
              <w:right w:val="nil"/>
            </w:tcBorders>
            <w:shd w:val="clear" w:color="auto" w:fill="auto"/>
            <w:vAlign w:val="center"/>
          </w:tcPr>
          <w:p w14:paraId="2340DA1C" w14:textId="78A9EFA9" w:rsidR="002D4DF5" w:rsidRDefault="0089199E">
            <w:pPr>
              <w:spacing w:after="0" w:line="240" w:lineRule="auto"/>
              <w:jc w:val="center"/>
            </w:pPr>
            <w:del w:id="107" w:author="Nils Bunnefeld" w:date="2021-09-23T10:33:00Z">
              <w:r w:rsidDel="0089199E">
                <w:delText>Number of extinctions</w:delText>
              </w:r>
            </w:del>
            <w:proofErr w:type="gramStart"/>
            <w:ins w:id="108" w:author="Nils Bunnefeld" w:date="2021-09-23T10:35:00Z">
              <w:r>
                <w:t xml:space="preserve">complete </w:t>
              </w:r>
            </w:ins>
            <w:ins w:id="109" w:author="Nils Bunnefeld" w:date="2021-09-23T10:33:00Z">
              <w:r>
                <w:t xml:space="preserve"> forest</w:t>
              </w:r>
              <w:proofErr w:type="gramEnd"/>
              <w:r>
                <w:t xml:space="preserve"> l</w:t>
              </w:r>
            </w:ins>
            <w:ins w:id="110" w:author="Nils Bunnefeld" w:date="2021-09-23T10:34:00Z">
              <w:r>
                <w:t>oss</w:t>
              </w:r>
            </w:ins>
            <w:ins w:id="111" w:author="Nils Bunnefeld" w:date="2021-09-23T10:35:00Z">
              <w:r>
                <w:t xml:space="preserve"> (in %)</w:t>
              </w:r>
            </w:ins>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77777777" w:rsidR="002D4DF5" w:rsidRDefault="0089199E">
      <w:pPr>
        <w:rPr>
          <w:b/>
          <w:bCs/>
          <w:sz w:val="24"/>
          <w:szCs w:val="24"/>
        </w:rPr>
      </w:pPr>
      <w:r>
        <w:rPr>
          <w:b/>
          <w:bCs/>
          <w:sz w:val="24"/>
          <w:szCs w:val="24"/>
        </w:rPr>
        <w:t xml:space="preserve">Discussion </w:t>
      </w:r>
    </w:p>
    <w:p w14:paraId="4ABA873F" w14:textId="77777777" w:rsidR="002D4DF5" w:rsidRDefault="0089199E">
      <w:r>
        <w:t xml:space="preserve">Global funding for nature conservation is far below what is </w:t>
      </w:r>
      <w:commentRangeStart w:id="112"/>
      <w:r>
        <w:t>required</w:t>
      </w:r>
      <w:commentRangeEnd w:id="112"/>
      <w:r>
        <w:commentReference w:id="112"/>
      </w:r>
      <w:r>
        <w:t xml:space="preserve"> </w:t>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13" w:name="__Fieldmark__1068_362668386"/>
      <w:r>
        <w:rPr>
          <w:rFonts w:cs="Calibri"/>
        </w:rPr>
        <w:t>(Freeling and Connell, 2020; Laufer and Jones, 2021)</w:t>
      </w:r>
      <w:r>
        <w:fldChar w:fldCharType="end"/>
      </w:r>
      <w:bookmarkEnd w:id="113"/>
      <w:r>
        <w:t xml:space="preserve">, and the funding that is available is rarely stable or sustainable over periods of more than a few years. To maximise conservation gains it is necessary to provide conservation </w:t>
      </w:r>
      <w:r>
        <w:lastRenderedPageBreak/>
        <w:t xml:space="preserve">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w:t>
      </w:r>
      <w:del w:id="114" w:author="Brad Duthie" w:date="2021-09-22T23:24:00Z">
        <w:r>
          <w:delText>qua</w:delText>
        </w:r>
        <w:commentRangeStart w:id="115"/>
        <w:r>
          <w:delText>ntitative evidence</w:delText>
        </w:r>
      </w:del>
      <w:ins w:id="116" w:author="Brad Duthie" w:date="2021-09-22T23:24:00Z">
        <w:r>
          <w:t>theoretical insight</w:t>
        </w:r>
      </w:ins>
      <w:commentRangeEnd w:id="115"/>
      <w:r>
        <w:commentReference w:id="115"/>
      </w:r>
      <w:r>
        <w:t xml:space="preserve"> that funders, conservation bodies, and landscape managers can use to develop more effective long-term investment strategies.   </w:t>
      </w:r>
    </w:p>
    <w:p w14:paraId="70E35E6A" w14:textId="77777777" w:rsidR="002D4DF5" w:rsidRDefault="0089199E">
      <w:pPr>
        <w:rPr>
          <w:i/>
          <w:iCs/>
        </w:rPr>
      </w:pPr>
      <w:r>
        <w:rPr>
          <w:i/>
          <w:iCs/>
        </w:rPr>
        <w:t>Primary scenarios (scenarios 1 to 3)</w:t>
      </w:r>
    </w:p>
    <w:p w14:paraId="5DAA033D" w14:textId="77777777" w:rsidR="002D4DF5" w:rsidRDefault="0089199E">
      <w:r>
        <w:t xml:space="preserve">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w:t>
      </w:r>
      <w:commentRangeStart w:id="117"/>
      <w:r>
        <w:t xml:space="preserve">attempted here. </w:t>
      </w:r>
      <w:commentRangeEnd w:id="117"/>
      <w:r>
        <w:rPr>
          <w:rStyle w:val="CommentReference"/>
        </w:rPr>
        <w:commentReference w:id="117"/>
      </w:r>
    </w:p>
    <w:p w14:paraId="5E4B2961" w14:textId="77777777" w:rsidR="002D4DF5" w:rsidRDefault="0089199E">
      <w:r>
        <w:t xml:space="preserve">Providing a manager with a stable budget that allows the development and maintenance of policies that minimise deforestation over the long-term is the </w:t>
      </w:r>
      <w:commentRangeStart w:id="118"/>
      <w:del w:id="119" w:author="Brad Duthie" w:date="2021-09-22T23:27:00Z">
        <w:r>
          <w:delText>optimal</w:delText>
        </w:r>
      </w:del>
      <w:ins w:id="120" w:author="Brad Duthie" w:date="2021-09-22T23:27:00Z">
        <w:r>
          <w:t>best</w:t>
        </w:r>
      </w:ins>
      <w:commentRangeEnd w:id="118"/>
      <w:r>
        <w:commentReference w:id="118"/>
      </w:r>
      <w:r>
        <w:t xml:space="preserve"> approach.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w:t>
      </w:r>
      <w:del w:id="121" w:author="Brad Duthie" w:date="2021-09-22T23:29:00Z">
        <w:r>
          <w:delText>suggest</w:delText>
        </w:r>
      </w:del>
      <w:ins w:id="122" w:author="Brad Duthie" w:date="2021-09-22T23:29:00Z">
        <w:r>
          <w:t>predict that</w:t>
        </w:r>
      </w:ins>
      <w:r>
        <w:t xml:space="preserve"> it could </w:t>
      </w:r>
      <w:commentRangeStart w:id="123"/>
      <w:r>
        <w:t>be several decades before the deforestation trajectories of the tw</w:t>
      </w:r>
      <w:commentRangeEnd w:id="123"/>
      <w:r>
        <w:commentReference w:id="123"/>
      </w:r>
      <w:r>
        <w:t xml:space="preserve">o alternative projects meet, and the increasing budget starts to pay dividends. Projects that repeatedly experience severe funding shortages due to grant cycles will not have the same capacity for long-term investment and strategic planning as projects with stable funding, resulting in greater losses for biodiversity. </w:t>
      </w:r>
    </w:p>
    <w:p w14:paraId="047F4F80" w14:textId="77777777" w:rsidR="002D4DF5" w:rsidRDefault="0089199E">
      <w:r>
        <w:rPr>
          <w:i/>
          <w:iCs/>
        </w:rPr>
        <w:t>Uncertainty and unpredictability in funding</w:t>
      </w:r>
    </w:p>
    <w:p w14:paraId="23198C23" w14:textId="77777777" w:rsidR="002D4DF5" w:rsidRDefault="0089199E">
      <w:r>
        <w:t xml:space="preserve">Scenarios 4 and 5 highlight two common funding situations for conservation organisations and projects.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w:t>
      </w:r>
      <w:r>
        <w:lastRenderedPageBreak/>
        <w:t xml:space="preserve">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w:t>
      </w:r>
      <w:proofErr w:type="gramStart"/>
      <w:r>
        <w:t>similar to</w:t>
      </w:r>
      <w:proofErr w:type="gramEnd"/>
      <w:r>
        <w:t xml:space="preserve"> scenarios 1 and 4, yet more often the rate of forest loss is worse, regularly leading to extinction. </w:t>
      </w:r>
    </w:p>
    <w:p w14:paraId="2621DBC1" w14:textId="77777777" w:rsidR="002D4DF5" w:rsidRDefault="0089199E">
      <w:r>
        <w:t xml:space="preserve">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often unable to maintain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w:t>
      </w:r>
      <w:commentRangeStart w:id="124"/>
      <w:r>
        <w:t>biodiversity loss.</w:t>
      </w:r>
      <w:commentRangeEnd w:id="124"/>
      <w:r w:rsidR="00444C49">
        <w:rPr>
          <w:rStyle w:val="CommentReference"/>
        </w:rPr>
        <w:commentReference w:id="124"/>
      </w:r>
    </w:p>
    <w:p w14:paraId="7BF84810" w14:textId="77777777" w:rsidR="002D4DF5" w:rsidRDefault="0089199E">
      <w:pPr>
        <w:rPr>
          <w:i/>
          <w:iCs/>
        </w:rPr>
      </w:pPr>
      <w:r>
        <w:rPr>
          <w:i/>
          <w:iCs/>
        </w:rPr>
        <w:t xml:space="preserve">Key messages </w:t>
      </w:r>
    </w:p>
    <w:p w14:paraId="7EF17C8E" w14:textId="77777777" w:rsidR="002D4DF5" w:rsidRDefault="0089199E">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    </w:t>
      </w:r>
    </w:p>
    <w:p w14:paraId="11443F69" w14:textId="77777777" w:rsidR="002D4DF5" w:rsidRDefault="0089199E">
      <w:r>
        <w:t xml:space="preserve">Simulation studies allow us to investigate possible biodiversity outcomes from a variety of scenarios over time periods much longer than for which we generally have empirical data for. Monitoring data </w:t>
      </w:r>
      <w:r>
        <w:lastRenderedPageBreak/>
        <w:t xml:space="preserve">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  </w:t>
      </w:r>
    </w:p>
    <w:p w14:paraId="0241614F" w14:textId="77777777" w:rsidR="002D4DF5" w:rsidRDefault="0089199E">
      <w:pPr>
        <w:rPr>
          <w:i/>
          <w:iCs/>
        </w:rPr>
      </w:pPr>
      <w:r>
        <w:rPr>
          <w:i/>
          <w:iCs/>
        </w:rPr>
        <w:t>Conclusions – what can be done?</w:t>
      </w:r>
    </w:p>
    <w:p w14:paraId="213ED617" w14:textId="77777777" w:rsidR="002D4DF5" w:rsidRDefault="0089199E">
      <w:r>
        <w:t xml:space="preserve">The global conservation community requires a huge increase 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125" w:name="__Fieldmark__1102_362668386"/>
      <w:r>
        <w:rPr>
          <w:rFonts w:cs="Calibri"/>
        </w:rPr>
        <w:t>(Echols et al., 2019; Larson et al., 2021)</w:t>
      </w:r>
      <w:r>
        <w:fldChar w:fldCharType="end"/>
      </w:r>
      <w:bookmarkEnd w:id="125"/>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26" w:name="__Fieldmark__1107_362668386"/>
      <w:r>
        <w:rPr>
          <w:rFonts w:cs="Calibri"/>
        </w:rPr>
        <w:t>(Laufer and Jones, 2021)</w:t>
      </w:r>
      <w:r>
        <w:fldChar w:fldCharType="end"/>
      </w:r>
      <w:bookmarkEnd w:id="126"/>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27" w:name="__Fieldmark__1112_362668386"/>
      <w:r>
        <w:rPr>
          <w:rFonts w:cs="Calibri"/>
        </w:rPr>
        <w:t>(Echols et al., 2019)</w:t>
      </w:r>
      <w:r>
        <w:fldChar w:fldCharType="end"/>
      </w:r>
      <w:bookmarkEnd w:id="127"/>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02A7E14A" w14:textId="77777777" w:rsidR="002D4DF5" w:rsidRDefault="0089199E">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28" w:name="__Fieldmark__1119_362668386"/>
      <w:r>
        <w:rPr>
          <w:rFonts w:cs="Calibri"/>
        </w:rPr>
        <w:t>(Clark et al., 2018)</w:t>
      </w:r>
      <w:r>
        <w:fldChar w:fldCharType="end"/>
      </w:r>
      <w:bookmarkEnd w:id="128"/>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29" w:name="__Fieldmark__1124_362668386"/>
      <w:r>
        <w:rPr>
          <w:rFonts w:cs="Calibri"/>
        </w:rPr>
        <w:t>(Evans et al., 2020)</w:t>
      </w:r>
      <w:r>
        <w:fldChar w:fldCharType="end"/>
      </w:r>
      <w:bookmarkEnd w:id="129"/>
      <w:r>
        <w:t xml:space="preserve">. Despite the irony,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130" w:name="__Fieldmark__1129_362668386"/>
      <w:r>
        <w:rPr>
          <w:rFonts w:cs="Calibri"/>
        </w:rPr>
        <w:t>(Lytras et al., 2021)</w:t>
      </w:r>
      <w:r>
        <w:fldChar w:fldCharType="end"/>
      </w:r>
      <w:bookmarkEnd w:id="130"/>
      <w:r>
        <w:t xml:space="preserve">, is likely to cause a decrease in government spending on conservation, at least in 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31" w:name="__Fieldmark__1134_362668386"/>
      <w:r>
        <w:rPr>
          <w:rFonts w:cs="Calibri"/>
        </w:rPr>
        <w:t>(Corlett et al., 2020; Evans et al., 2020)</w:t>
      </w:r>
      <w:r>
        <w:fldChar w:fldCharType="end"/>
      </w:r>
      <w:bookmarkEnd w:id="131"/>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32" w:name="__Fieldmark__1139_362668386"/>
      <w:r>
        <w:rPr>
          <w:rFonts w:cs="Calibri"/>
        </w:rPr>
        <w:t>(Echols et al., 2019)</w:t>
      </w:r>
      <w:r>
        <w:fldChar w:fldCharType="end"/>
      </w:r>
      <w:bookmarkEnd w:id="132"/>
      <w:r>
        <w:t>.</w:t>
      </w:r>
    </w:p>
    <w:p w14:paraId="7D7A8F73" w14:textId="77777777" w:rsidR="002D4DF5" w:rsidRDefault="0089199E">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133" w:name="__Fieldmark__1146_362668386"/>
      <w:r>
        <w:rPr>
          <w:rFonts w:cs="Calibri"/>
        </w:rPr>
        <w:t>(Gruby et al., 2021)</w:t>
      </w:r>
      <w:r>
        <w:fldChar w:fldCharType="end"/>
      </w:r>
      <w:bookmarkEnd w:id="133"/>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134" w:name="__Fieldmark__1151_362668386"/>
      <w:r>
        <w:rPr>
          <w:rFonts w:cs="Calibri"/>
        </w:rPr>
        <w:t>(Betsill et al., 2021)</w:t>
      </w:r>
      <w:r>
        <w:fldChar w:fldCharType="end"/>
      </w:r>
      <w:bookmarkEnd w:id="134"/>
      <w:r>
        <w:t xml:space="preserve">. As independent organisations, foundations have the potential to adapt their funding strategies and mechanisms to maximise effectiveness. If </w:t>
      </w:r>
      <w:r>
        <w:lastRenderedPageBreak/>
        <w:t xml:space="preserve">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135" w:name="__Fieldmark__1157_362668386"/>
      <w:r>
        <w:rPr>
          <w:rFonts w:cs="Calibri"/>
        </w:rPr>
        <w:t>(Freeling and Connell, 2020)</w:t>
      </w:r>
      <w:r>
        <w:fldChar w:fldCharType="end"/>
      </w:r>
      <w:bookmarkEnd w:id="135"/>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4">
        <w:r>
          <w:rPr>
            <w:rStyle w:val="InternetLink"/>
          </w:rPr>
          <w:t>www.biocarbonfund-isfl.org</w:t>
        </w:r>
      </w:hyperlink>
      <w:r>
        <w:t>), the Global Environment Facility (</w:t>
      </w:r>
      <w:hyperlink r:id="rId15">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36" w:name="__Fieldmark__1174_362668386"/>
      <w:r>
        <w:rPr>
          <w:rFonts w:cs="Calibri"/>
        </w:rPr>
        <w:t>(Clark et al., 2018)</w:t>
      </w:r>
      <w:r>
        <w:fldChar w:fldCharType="end"/>
      </w:r>
      <w:bookmarkEnd w:id="136"/>
      <w:r>
        <w:t xml:space="preserve">. </w:t>
      </w:r>
    </w:p>
    <w:p w14:paraId="61DE1821" w14:textId="77777777" w:rsidR="002D4DF5" w:rsidRDefault="0089199E">
      <w:r>
        <w:t>Arguably the most promising avenue for environmental fundi</w:t>
      </w:r>
      <w:commentRangeStart w:id="137"/>
      <w:r>
        <w:t>ng is private finance,</w:t>
      </w:r>
      <w:commentRangeEnd w:id="137"/>
      <w:r>
        <w:commentReference w:id="137"/>
      </w:r>
      <w:r>
        <w:t xml:space="preserve"> the power of which is yet to be fully realised </w:t>
      </w:r>
      <w:r>
        <w:fldChar w:fldCharType="begin"/>
      </w:r>
      <w:r>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38" w:name="__Fieldmark__1181_362668386"/>
      <w:r>
        <w:rPr>
          <w:rFonts w:cs="Calibri"/>
        </w:rPr>
        <w:t>(Clark et al., 2018)</w:t>
      </w:r>
      <w:r>
        <w:fldChar w:fldCharType="end"/>
      </w:r>
      <w:bookmarkEnd w:id="138"/>
      <w:r>
        <w:t xml:space="preserve">. This is largely because the environmental sector has thus far failed to provide projects that are investable, scalable, and low risk </w:t>
      </w:r>
      <w:r>
        <w:fldChar w:fldCharType="begin"/>
      </w:r>
      <w:r>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fldChar w:fldCharType="separate"/>
      </w:r>
      <w:bookmarkStart w:id="139" w:name="__Fieldmark__1186_362668386"/>
      <w:r>
        <w:rPr>
          <w:rFonts w:cs="Calibri"/>
        </w:rPr>
        <w:t>(McFarland, 2018)</w:t>
      </w:r>
      <w:r>
        <w:fldChar w:fldCharType="end"/>
      </w:r>
      <w:bookmarkEnd w:id="139"/>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fldChar w:fldCharType="separate"/>
      </w:r>
      <w:bookmarkStart w:id="140" w:name="__Fieldmark__1191_362668386"/>
      <w:r>
        <w:rPr>
          <w:rFonts w:cs="Calibri"/>
        </w:rPr>
        <w:t>(Torres and Zeidan, 2016)</w:t>
      </w:r>
      <w:r>
        <w:fldChar w:fldCharType="end"/>
      </w:r>
      <w:bookmarkEnd w:id="140"/>
      <w:r>
        <w:t xml:space="preserve">; 2) blended finance, which combines public and private finance through traditional mechanisms such as public-private partnerships, and through more novel mechanisms including development finance institutions </w:t>
      </w:r>
      <w:r>
        <w:fldChar w:fldCharType="begin"/>
      </w:r>
      <w:r>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41" w:name="__Fieldmark__1196_362668386"/>
      <w:r>
        <w:rPr>
          <w:rFonts w:cs="Calibri"/>
        </w:rPr>
        <w:t>(Clark et al., 2018)</w:t>
      </w:r>
      <w:r>
        <w:fldChar w:fldCharType="end"/>
      </w:r>
      <w:bookmarkEnd w:id="141"/>
      <w:r>
        <w:t>; 3) custom-built partnerships between the private sector and governments, civil society, and non-governmental organisations, for example the Tropical Landscapes Finance Facility (</w:t>
      </w:r>
      <w:hyperlink r:id="rId16">
        <w:r>
          <w:rPr>
            <w:rStyle w:val="InternetLink"/>
          </w:rPr>
          <w:t>www.tlffindonesia.org</w:t>
        </w:r>
      </w:hyperlink>
      <w:r>
        <w:t xml:space="preserve">) which provide long-term financing to support sustainable land use; 4) green bonds, which raise funds for projects that contribute to a more sustainable economy and deliver benefits to the environment </w:t>
      </w:r>
      <w:r>
        <w:fldChar w:fldCharType="begin"/>
      </w:r>
      <w:r>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2" w:name="__Fieldmark__1206_362668386"/>
      <w:r>
        <w:rPr>
          <w:rFonts w:cs="Calibri"/>
        </w:rPr>
        <w:t>(Sachs et al., 2019)</w:t>
      </w:r>
      <w:r>
        <w:fldChar w:fldCharType="end"/>
      </w:r>
      <w:bookmarkEnd w:id="142"/>
      <w:r>
        <w:t xml:space="preserve">, 5) conservation finance, which is a broad term that describes financial solutions that deliver conservation gains </w:t>
      </w:r>
      <w:r>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143" w:name="__Fieldmark__1213_362668386"/>
      <w:r>
        <w:rPr>
          <w:rFonts w:cs="Calibri"/>
        </w:rPr>
        <w:t>(Huwyler et al., 2016)</w:t>
      </w:r>
      <w:r>
        <w:fldChar w:fldCharType="end"/>
      </w:r>
      <w:bookmarkEnd w:id="143"/>
      <w:r>
        <w:t xml:space="preserve">; 6) carbon market instruments such as REDD+ and the Green Climate Fund </w:t>
      </w:r>
      <w:r>
        <w:fldChar w:fldCharType="begin"/>
      </w:r>
      <w:r>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4" w:name="__Fieldmark__1218_362668386"/>
      <w:r>
        <w:rPr>
          <w:rFonts w:cs="Calibri"/>
        </w:rPr>
        <w:t>(Sachs et al., 2019)</w:t>
      </w:r>
      <w:r>
        <w:fldChar w:fldCharType="end"/>
      </w:r>
      <w:bookmarkEnd w:id="144"/>
      <w:r>
        <w:t xml:space="preserve">; 7) other ‘green finance’ mechanisms such as impact investing, fiscal policy, green central banking, and community-based green funds </w:t>
      </w:r>
      <w:r>
        <w:fldChar w:fldCharType="begin"/>
      </w:r>
      <w:r>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5" w:name="__Fieldmark__1223_362668386"/>
      <w:r>
        <w:rPr>
          <w:rFonts w:cs="Calibri"/>
        </w:rPr>
        <w:t>(Sachs et al., 2019)</w:t>
      </w:r>
      <w:r>
        <w:fldChar w:fldCharType="end"/>
      </w:r>
      <w:bookmarkEnd w:id="145"/>
      <w:r>
        <w:t xml:space="preserve">. </w:t>
      </w:r>
    </w:p>
    <w:p w14:paraId="20508361" w14:textId="77777777" w:rsidR="002D4DF5" w:rsidRDefault="0089199E">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146" w:name="__Fieldmark__1232_362668386"/>
      <w:r>
        <w:rPr>
          <w:rFonts w:cs="Calibri"/>
        </w:rPr>
        <w:t>(Kaiser, 2015)</w:t>
      </w:r>
      <w:r>
        <w:fldChar w:fldCharType="end"/>
      </w:r>
      <w:bookmarkEnd w:id="146"/>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4BCCEE77" w14:textId="77777777" w:rsidR="002D4DF5" w:rsidRDefault="0089199E">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If the conservation sector wants sufficient and sustainable funding, we will need to embrace new, creative ideas and form novel collaborations </w:t>
      </w:r>
      <w:commentRangeStart w:id="147"/>
      <w:r>
        <w:t>and partnerships to unlock the private</w:t>
      </w:r>
      <w:commentRangeEnd w:id="147"/>
      <w:r>
        <w:commentReference w:id="147"/>
      </w:r>
      <w:r>
        <w:t xml:space="preserve"> sector and leverage such funding within the private sector investment framework. </w:t>
      </w:r>
    </w:p>
    <w:sectPr w:rsidR="002D4DF5">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d Duthie" w:date="2021-09-22T22:34:00Z" w:initials="BD">
    <w:p w14:paraId="6915FAB5" w14:textId="77777777" w:rsidR="0089199E" w:rsidRDefault="0089199E">
      <w:r>
        <w:rPr>
          <w:rFonts w:ascii="Calibri" w:hAnsi="Calibri"/>
          <w:sz w:val="20"/>
        </w:rPr>
        <w:t xml:space="preserve">I think that the introduction is well written and nicely sets the stage for the model. My comments here are probably going to be quite minimal for a thesis chapter, but I’ll have more for if/when this gets reworked for a manuscript to be submitted somewhere. </w:t>
      </w:r>
      <w:proofErr w:type="gramStart"/>
      <w:r>
        <w:rPr>
          <w:rFonts w:ascii="Calibri" w:hAnsi="Calibri"/>
          <w:sz w:val="20"/>
        </w:rPr>
        <w:t>Obviously</w:t>
      </w:r>
      <w:proofErr w:type="gramEnd"/>
      <w:r>
        <w:rPr>
          <w:rFonts w:ascii="Calibri" w:hAnsi="Calibri"/>
          <w:sz w:val="20"/>
        </w:rPr>
        <w:t xml:space="preserve"> the writing would need to be condensed, and I think made much more concise in some places.</w:t>
      </w:r>
    </w:p>
  </w:comment>
  <w:comment w:id="11" w:author="Nils Bunnefeld" w:date="2021-09-23T10:09:00Z" w:initials="NB">
    <w:p w14:paraId="61F493C1" w14:textId="48370DDE" w:rsidR="0089199E" w:rsidRDefault="0089199E">
      <w:pPr>
        <w:pStyle w:val="CommentText"/>
      </w:pPr>
      <w:r>
        <w:rPr>
          <w:rStyle w:val="CommentReference"/>
        </w:rPr>
        <w:annotationRef/>
      </w:r>
      <w: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12" w:author="Brad Duthie" w:date="2021-09-22T22:36:00Z" w:initials="BD">
    <w:p w14:paraId="0B3FCE85" w14:textId="77777777" w:rsidR="0089199E" w:rsidRDefault="0089199E">
      <w:r>
        <w:rPr>
          <w:rFonts w:ascii="Calibri" w:hAnsi="Calibri"/>
          <w:sz w:val="20"/>
        </w:rPr>
        <w:t>Well-written overall!</w:t>
      </w:r>
    </w:p>
  </w:comment>
  <w:comment w:id="46" w:author="Nils Bunnefeld" w:date="2021-09-23T10:13:00Z" w:initials="NB">
    <w:p w14:paraId="031BE8CD" w14:textId="6029DEE6" w:rsidR="0089199E" w:rsidRDefault="0089199E">
      <w:pPr>
        <w:pStyle w:val="CommentText"/>
      </w:pPr>
      <w:r>
        <w:rPr>
          <w:rStyle w:val="CommentReference"/>
        </w:rPr>
        <w:annotationRef/>
      </w:r>
      <w: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49" w:author="Brad Duthie" w:date="2021-09-22T22:40:00Z" w:initials="BD">
    <w:p w14:paraId="29E272D9" w14:textId="77777777" w:rsidR="0089199E" w:rsidRDefault="0089199E">
      <w:r>
        <w:rPr>
          <w:rFonts w:ascii="Calibri" w:hAnsi="Calibri"/>
          <w:sz w:val="20"/>
        </w:rPr>
        <w:t>I think that the stochasticity is more caused by the fact that the individuals themselves are discrete and events are probabilistic, as opposed to a population model where fractions of individuals are possible and events occur in a fixed proportion of the population (e.g., death) rather than probabilistically with some variation around an expectation.</w:t>
      </w:r>
    </w:p>
  </w:comment>
  <w:comment w:id="51" w:author="Brad Duthie" w:date="2021-09-22T22:43:00Z" w:initials="BD">
    <w:p w14:paraId="6F5CC0F3" w14:textId="77777777" w:rsidR="0089199E" w:rsidRDefault="0089199E">
      <w:r>
        <w:rPr>
          <w:rFonts w:ascii="Calibri" w:hAnsi="Calibri"/>
          <w:sz w:val="20"/>
        </w:rPr>
        <w:t xml:space="preserve">This is accurate for the most recent version of GMSE, but maybe not so relevant to state here? In general, I think it’s better to have the methods be </w:t>
      </w:r>
      <w:proofErr w:type="spellStart"/>
      <w:r>
        <w:rPr>
          <w:rFonts w:ascii="Calibri" w:hAnsi="Calibri"/>
          <w:sz w:val="20"/>
        </w:rPr>
        <w:t>model led</w:t>
      </w:r>
      <w:proofErr w:type="spellEnd"/>
      <w:r>
        <w:rPr>
          <w:rFonts w:ascii="Calibri" w:hAnsi="Calibri"/>
          <w:sz w:val="20"/>
        </w:rPr>
        <w:t xml:space="preserve"> rather than software led. That is, it’s not </w:t>
      </w:r>
      <w:proofErr w:type="gramStart"/>
      <w:r>
        <w:rPr>
          <w:rFonts w:ascii="Calibri" w:hAnsi="Calibri"/>
          <w:sz w:val="20"/>
        </w:rPr>
        <w:t>really important</w:t>
      </w:r>
      <w:proofErr w:type="gramEnd"/>
      <w:r>
        <w:rPr>
          <w:rFonts w:ascii="Calibri" w:hAnsi="Calibri"/>
          <w:sz w:val="20"/>
        </w:rPr>
        <w:t xml:space="preserve"> what the software can do per se, but rather when your model does (and you can just cite GMSE as the software that enabled you do get the model running successfully).</w:t>
      </w:r>
    </w:p>
  </w:comment>
  <w:comment w:id="56" w:author="Brad Duthie" w:date="2021-09-22T22:46:00Z" w:initials="BD">
    <w:p w14:paraId="54632D7A" w14:textId="77777777" w:rsidR="0089199E" w:rsidRDefault="0089199E">
      <w:r>
        <w:rPr>
          <w:rFonts w:eastAsia="Calibri"/>
          <w:sz w:val="20"/>
        </w:rPr>
        <w:t>I would probably say that the relative power between the manager and users is primarily driven by the relative budgets of each. The absolute budgets do have some relevance (e.g., since there is a minimum cost on actions, a user with a budget of 9 will never be able to do anything).</w:t>
      </w:r>
    </w:p>
  </w:comment>
  <w:comment w:id="58" w:author="Brad Duthie" w:date="2021-09-22T22:51:00Z" w:initials="BD">
    <w:p w14:paraId="7BD47D41" w14:textId="77777777" w:rsidR="0089199E" w:rsidRDefault="0089199E">
      <w:r>
        <w:rPr>
          <w:rFonts w:ascii="Calibri" w:hAnsi="Calibri"/>
          <w:sz w:val="20"/>
        </w:rPr>
        <w:t xml:space="preserve">Should this be 2021, </w:t>
      </w:r>
      <w:proofErr w:type="spellStart"/>
      <w:r>
        <w:rPr>
          <w:rFonts w:ascii="Calibri" w:hAnsi="Calibri"/>
          <w:sz w:val="20"/>
        </w:rPr>
        <w:t>Lovisa’s</w:t>
      </w:r>
      <w:proofErr w:type="spellEnd"/>
      <w:r>
        <w:rPr>
          <w:rFonts w:ascii="Calibri" w:hAnsi="Calibri"/>
          <w:sz w:val="20"/>
        </w:rPr>
        <w:t xml:space="preserve"> </w:t>
      </w:r>
      <w:proofErr w:type="spellStart"/>
      <w:r>
        <w:rPr>
          <w:rFonts w:ascii="Calibri" w:hAnsi="Calibri"/>
          <w:sz w:val="20"/>
        </w:rPr>
        <w:t>Ecol</w:t>
      </w:r>
      <w:proofErr w:type="spellEnd"/>
      <w:r>
        <w:rPr>
          <w:rFonts w:ascii="Calibri" w:hAnsi="Calibri"/>
          <w:sz w:val="20"/>
        </w:rPr>
        <w:t xml:space="preserve"> Modell paper?</w:t>
      </w:r>
    </w:p>
  </w:comment>
  <w:comment w:id="59" w:author="Brad Duthie" w:date="2021-09-22T22:56:00Z" w:initials="BD">
    <w:p w14:paraId="21D621F3" w14:textId="77777777" w:rsidR="0089199E" w:rsidRDefault="0089199E">
      <w:r>
        <w:rPr>
          <w:rFonts w:ascii="Calibri" w:hAnsi="Calibri"/>
          <w:sz w:val="20"/>
        </w:rPr>
        <w:t>This is good overall, but just a bit more detail might be necessary to explain what’s going on?</w:t>
      </w:r>
    </w:p>
  </w:comment>
  <w:comment w:id="62" w:author="Brad Duthie" w:date="2021-09-22T22:52:00Z" w:initials="BD">
    <w:p w14:paraId="2EE11A28" w14:textId="77777777" w:rsidR="0089199E" w:rsidRDefault="0089199E">
      <w:r>
        <w:rPr>
          <w:rFonts w:ascii="Calibri" w:hAnsi="Calibri"/>
          <w:sz w:val="20"/>
        </w:rPr>
        <w:t xml:space="preserve">I think more explanation is needed to give readers an intuitive idea of what is going on. Could also reference the vignette on the subject: </w:t>
      </w:r>
      <w:hyperlink r:id="rId1"/>
      <w:r>
        <w:rPr>
          <w:rFonts w:ascii="Calibri" w:hAnsi="Calibri"/>
          <w:sz w:val="20"/>
        </w:rPr>
        <w:t xml:space="preserve"> Also Hamblin 2013 MEE cited therein.</w:t>
      </w:r>
    </w:p>
  </w:comment>
  <w:comment w:id="63" w:author="Brad Duthie" w:date="2021-09-22T22:55:00Z" w:initials="BD">
    <w:p w14:paraId="0CB530D3" w14:textId="77777777" w:rsidR="0089199E" w:rsidRDefault="0089199E">
      <w:r>
        <w:rPr>
          <w:rFonts w:ascii="Calibri" w:hAnsi="Calibri"/>
          <w:sz w:val="20"/>
        </w:rPr>
        <w:t xml:space="preserve">Note that in each generation of the genetic algorithm, crossover, mutation, and selection are all always run. This might need to be </w:t>
      </w:r>
      <w:proofErr w:type="gramStart"/>
      <w:r>
        <w:rPr>
          <w:rFonts w:ascii="Calibri" w:hAnsi="Calibri"/>
          <w:sz w:val="20"/>
        </w:rPr>
        <w:t>rephrased?</w:t>
      </w:r>
      <w:proofErr w:type="gramEnd"/>
    </w:p>
  </w:comment>
  <w:comment w:id="65" w:author="Matthew Nuttall" w:date="2021-08-25T10:49:00Z" w:initials="MN">
    <w:p w14:paraId="1E1EBC49" w14:textId="77777777" w:rsidR="0089199E" w:rsidRDefault="0089199E">
      <w:r>
        <w:rPr>
          <w:rFonts w:ascii="Liberation Serif" w:eastAsia="DejaVu Sans" w:hAnsi="Liberation Serif" w:cs="DejaVu Sans"/>
          <w:sz w:val="24"/>
          <w:szCs w:val="24"/>
          <w:lang w:val="en-US" w:bidi="en-US"/>
        </w:rPr>
        <w:t>Is it ok to simply steal this diagram? I can’t really see the point in remaking it…</w:t>
      </w:r>
    </w:p>
  </w:comment>
  <w:comment w:id="67" w:author="Brad Duthie" w:date="2021-09-22T22:56:00Z" w:initials="BD">
    <w:p w14:paraId="1C2A07C0" w14:textId="77777777" w:rsidR="0089199E" w:rsidRDefault="0089199E">
      <w:r>
        <w:rPr>
          <w:rFonts w:ascii="Calibri" w:hAnsi="Calibri"/>
          <w:i/>
          <w:sz w:val="16"/>
        </w:rPr>
        <w:t>Reply to Matthew Nuttall (25/08/2021, 10:49): "..."</w:t>
      </w:r>
    </w:p>
    <w:p w14:paraId="13781251" w14:textId="77777777" w:rsidR="0089199E" w:rsidRDefault="0089199E">
      <w:r>
        <w:rPr>
          <w:rFonts w:ascii="Liberation Serif" w:eastAsia="DejaVu Sans" w:hAnsi="Liberation Serif" w:cs="DejaVu Sans"/>
          <w:sz w:val="20"/>
          <w:szCs w:val="24"/>
        </w:rPr>
        <w:t>It doesn’t bother me, especially given the clear citation. The only reason I can think to change it would be if you wanted to customise it to be more specific to your model.</w:t>
      </w:r>
    </w:p>
  </w:comment>
  <w:comment w:id="68" w:author="Nils Bunnefeld" w:date="2021-09-23T10:18:00Z" w:initials="NB">
    <w:p w14:paraId="100BAD5B" w14:textId="2A810847" w:rsidR="0089199E" w:rsidRDefault="0089199E">
      <w:pPr>
        <w:pStyle w:val="CommentText"/>
      </w:pPr>
      <w:r>
        <w:rPr>
          <w:rStyle w:val="CommentReference"/>
        </w:rPr>
        <w:annotationRef/>
      </w:r>
      <w:r>
        <w:t>Again, if you have time, it would be great to customise it. It’s very generic, which is in many publications now, but it’s the application to deforestation that is of interest here.</w:t>
      </w:r>
    </w:p>
  </w:comment>
  <w:comment w:id="72" w:author="Brad Duthie" w:date="2021-09-22T22:58:00Z" w:initials="BD">
    <w:p w14:paraId="00635E6F" w14:textId="77777777" w:rsidR="0089199E" w:rsidRDefault="0089199E">
      <w:r>
        <w:rPr>
          <w:rFonts w:ascii="Calibri" w:hAnsi="Calibri"/>
          <w:sz w:val="20"/>
        </w:rPr>
        <w:t xml:space="preserve">Note that GMSE cannot split cells and will round where it needs to </w:t>
      </w:r>
      <w:proofErr w:type="spellStart"/>
      <w:r>
        <w:rPr>
          <w:rFonts w:ascii="Calibri" w:hAnsi="Calibri"/>
          <w:sz w:val="20"/>
        </w:rPr>
        <w:t>to</w:t>
      </w:r>
      <w:proofErr w:type="spellEnd"/>
      <w:r>
        <w:rPr>
          <w:rFonts w:ascii="Calibri" w:hAnsi="Calibri"/>
          <w:sz w:val="20"/>
        </w:rPr>
        <w:t xml:space="preserve"> attempting to create a balance among farm sizes. It does this using a shortest-</w:t>
      </w:r>
      <w:proofErr w:type="spellStart"/>
      <w:r>
        <w:rPr>
          <w:rFonts w:ascii="Calibri" w:hAnsi="Calibri"/>
          <w:sz w:val="20"/>
        </w:rPr>
        <w:t>splitline</w:t>
      </w:r>
      <w:proofErr w:type="spellEnd"/>
      <w:r>
        <w:rPr>
          <w:rFonts w:ascii="Calibri" w:hAnsi="Calibri"/>
          <w:sz w:val="20"/>
        </w:rPr>
        <w:t xml:space="preserve"> algorithm, which could result in imperfect divisions among farm sizes. Details on the algorithm can be found in the GMSE lab notebook here: </w:t>
      </w:r>
      <w:hyperlink r:id="rId2" w:anchor="u-10-MAY-2020" w:history="1"/>
    </w:p>
    <w:p w14:paraId="7F2A73DB" w14:textId="77777777" w:rsidR="0089199E" w:rsidRDefault="0089199E"/>
  </w:comment>
  <w:comment w:id="73" w:author="Brad Duthie" w:date="2021-09-22T23:06:00Z" w:initials="BD">
    <w:p w14:paraId="1AAB86DB" w14:textId="77777777" w:rsidR="0089199E" w:rsidRDefault="0089199E">
      <w:r>
        <w:rPr>
          <w:rFonts w:ascii="Calibri" w:hAnsi="Calibri"/>
          <w:sz w:val="20"/>
        </w:rPr>
        <w:t>It seems obvious, but probably best to note that more than one tree can exist on a single landscape cell.</w:t>
      </w:r>
    </w:p>
  </w:comment>
  <w:comment w:id="74" w:author="Brad Duthie" w:date="2021-09-22T23:07:00Z" w:initials="BD">
    <w:p w14:paraId="41614FCF" w14:textId="77777777" w:rsidR="0089199E" w:rsidRDefault="0089199E">
      <w:r>
        <w:rPr>
          <w:rFonts w:ascii="Calibri" w:hAnsi="Calibri"/>
          <w:sz w:val="20"/>
        </w:rPr>
        <w:t>I think that several parts of this subsection can probably be condensed</w:t>
      </w:r>
    </w:p>
  </w:comment>
  <w:comment w:id="76" w:author="Brad Duthie" w:date="2021-09-22T23:08:00Z" w:initials="BD">
    <w:p w14:paraId="4D3F8048" w14:textId="77777777" w:rsidR="0089199E" w:rsidRDefault="0089199E">
      <w:r>
        <w:rPr>
          <w:rFonts w:ascii="Calibri" w:hAnsi="Calibri"/>
          <w:sz w:val="20"/>
        </w:rPr>
        <w:t xml:space="preserve">This is all correct, but probably not necessary to explain. It’s </w:t>
      </w:r>
      <w:proofErr w:type="gramStart"/>
      <w:r>
        <w:rPr>
          <w:rFonts w:ascii="Calibri" w:hAnsi="Calibri"/>
          <w:sz w:val="20"/>
        </w:rPr>
        <w:t>really more</w:t>
      </w:r>
      <w:proofErr w:type="gramEnd"/>
      <w:r>
        <w:rPr>
          <w:rFonts w:ascii="Calibri" w:hAnsi="Calibri"/>
          <w:sz w:val="20"/>
        </w:rPr>
        <w:t xml:space="preserve"> a part of the software than the model.</w:t>
      </w:r>
    </w:p>
  </w:comment>
  <w:comment w:id="79" w:author="Brad Duthie" w:date="2021-09-22T23:10:00Z" w:initials="BD">
    <w:p w14:paraId="182919F5" w14:textId="77777777" w:rsidR="0089199E" w:rsidRDefault="0089199E">
      <w:r>
        <w:rPr>
          <w:rFonts w:ascii="Calibri" w:hAnsi="Calibri"/>
          <w:sz w:val="20"/>
        </w:rPr>
        <w:t>Shouldn’t this be the median? I think that the arithmetic mean would be good to report too though.</w:t>
      </w:r>
    </w:p>
  </w:comment>
  <w:comment w:id="83" w:author="Brad Duthie" w:date="2021-09-22T23:11:00Z" w:initials="BD">
    <w:p w14:paraId="7BD590A3" w14:textId="77777777" w:rsidR="0089199E" w:rsidRDefault="0089199E">
      <w:r>
        <w:rPr>
          <w:rFonts w:ascii="Calibri" w:hAnsi="Calibri"/>
          <w:sz w:val="20"/>
        </w:rPr>
        <w:t xml:space="preserve">I’m not sure if this is necessary since the inverse </w:t>
      </w:r>
      <w:proofErr w:type="spellStart"/>
      <w:r>
        <w:rPr>
          <w:rFonts w:ascii="Calibri" w:hAnsi="Calibri"/>
          <w:sz w:val="20"/>
        </w:rPr>
        <w:t>Fourrier</w:t>
      </w:r>
      <w:proofErr w:type="spellEnd"/>
      <w:r>
        <w:rPr>
          <w:rFonts w:ascii="Calibri" w:hAnsi="Calibri"/>
          <w:sz w:val="20"/>
        </w:rPr>
        <w:t xml:space="preserve"> has been around for so long. I think you would probably need to cite a textbook.</w:t>
      </w:r>
    </w:p>
  </w:comment>
  <w:comment w:id="84" w:author="Matthew Nuttall" w:date="2021-08-26T10:25:00Z" w:initials="MN">
    <w:p w14:paraId="4B1AA5BD" w14:textId="77777777" w:rsidR="0089199E" w:rsidRDefault="0089199E">
      <w:r>
        <w:rPr>
          <w:rFonts w:ascii="Liberation Serif" w:eastAsia="DejaVu Sans" w:hAnsi="Liberation Serif" w:cs="DejaVu Sans"/>
          <w:sz w:val="24"/>
          <w:szCs w:val="24"/>
          <w:lang w:val="en-US" w:bidi="en-US"/>
        </w:rPr>
        <w:t>I don’t have much experience writing out formulae, so please let me know if this is not correct!</w:t>
      </w:r>
    </w:p>
    <w:p w14:paraId="58552C7C" w14:textId="77777777" w:rsidR="0089199E" w:rsidRDefault="0089199E"/>
    <w:p w14:paraId="56986F4E" w14:textId="77777777" w:rsidR="0089199E" w:rsidRDefault="0089199E">
      <w:r>
        <w:rPr>
          <w:rFonts w:ascii="Liberation Serif" w:eastAsia="DejaVu Sans" w:hAnsi="Liberation Serif" w:cs="DejaVu Sans"/>
          <w:sz w:val="24"/>
          <w:szCs w:val="24"/>
          <w:lang w:val="en-US" w:bidi="en-US"/>
        </w:rPr>
        <w:t>In R it looks like this:</w:t>
      </w:r>
    </w:p>
    <w:p w14:paraId="30F2F082" w14:textId="77777777" w:rsidR="0089199E" w:rsidRDefault="0089199E">
      <w:proofErr w:type="spellStart"/>
      <w:r>
        <w:rPr>
          <w:rFonts w:ascii="Liberation Serif" w:eastAsia="DejaVu Sans" w:hAnsi="Liberation Serif" w:cs="DejaVu Sans"/>
          <w:sz w:val="24"/>
          <w:szCs w:val="24"/>
          <w:lang w:val="en-US" w:bidi="en-US"/>
        </w:rPr>
        <w:t>dc.component</w:t>
      </w:r>
      <w:proofErr w:type="spellEnd"/>
      <w:r>
        <w:rPr>
          <w:rFonts w:ascii="Liberation Serif" w:eastAsia="DejaVu Sans" w:hAnsi="Liberation Serif" w:cs="DejaVu Sans"/>
          <w:sz w:val="24"/>
          <w:szCs w:val="24"/>
          <w:lang w:val="en-US" w:bidi="en-US"/>
        </w:rPr>
        <w:t xml:space="preserve"> + </w:t>
      </w:r>
      <w:proofErr w:type="gramStart"/>
      <w:r>
        <w:rPr>
          <w:rFonts w:ascii="Liberation Serif" w:eastAsia="DejaVu Sans" w:hAnsi="Liberation Serif" w:cs="DejaVu Sans"/>
          <w:sz w:val="24"/>
          <w:szCs w:val="24"/>
          <w:lang w:val="en-US" w:bidi="en-US"/>
        </w:rPr>
        <w:t>sum( cs</w:t>
      </w:r>
      <w:proofErr w:type="gramEnd"/>
      <w:r>
        <w:rPr>
          <w:rFonts w:ascii="Liberation Serif" w:eastAsia="DejaVu Sans" w:hAnsi="Liberation Serif" w:cs="DejaVu Sans"/>
          <w:sz w:val="24"/>
          <w:szCs w:val="24"/>
          <w:lang w:val="en-US" w:bidi="en-US"/>
        </w:rPr>
        <w:t xml:space="preserve"> * sin(</w:t>
      </w:r>
      <w:proofErr w:type="spellStart"/>
      <w:r>
        <w:rPr>
          <w:rFonts w:ascii="Liberation Serif" w:eastAsia="DejaVu Sans" w:hAnsi="Liberation Serif" w:cs="DejaVu Sans"/>
          <w:sz w:val="24"/>
          <w:szCs w:val="24"/>
          <w:lang w:val="en-US" w:bidi="en-US"/>
        </w:rPr>
        <w:t>cf</w:t>
      </w:r>
      <w:proofErr w:type="spellEnd"/>
      <w:r>
        <w:rPr>
          <w:rFonts w:ascii="Liberation Serif" w:eastAsia="DejaVu Sans" w:hAnsi="Liberation Serif" w:cs="DejaVu Sans"/>
          <w:sz w:val="24"/>
          <w:szCs w:val="24"/>
          <w:lang w:val="en-US" w:bidi="en-US"/>
        </w:rPr>
        <w:t>*w*t + cd))</w:t>
      </w:r>
    </w:p>
  </w:comment>
  <w:comment w:id="88" w:author="Brad Duthie" w:date="2021-09-22T23:17:00Z" w:initials="BD">
    <w:p w14:paraId="730177A7" w14:textId="77777777" w:rsidR="0089199E" w:rsidRDefault="0089199E">
      <w:r>
        <w:rPr>
          <w:rFonts w:ascii="Calibri" w:hAnsi="Calibri"/>
          <w:i/>
          <w:sz w:val="16"/>
        </w:rPr>
        <w:t>Reply to Matthew Nuttall (26/08/2021, 10:25): "..."</w:t>
      </w:r>
    </w:p>
    <w:p w14:paraId="1A582600" w14:textId="77777777" w:rsidR="0089199E" w:rsidRDefault="0089199E">
      <w:r>
        <w:rPr>
          <w:rFonts w:ascii="Liberation Serif" w:eastAsia="DejaVu Sans" w:hAnsi="Liberation Serif" w:cs="DejaVu Sans"/>
          <w:sz w:val="20"/>
          <w:szCs w:val="24"/>
        </w:rPr>
        <w:t xml:space="preserve">Can you explain which of the variables in the summation are constant versus changing? From the notation, it’s not </w:t>
      </w:r>
      <w:proofErr w:type="gramStart"/>
      <w:r>
        <w:rPr>
          <w:rFonts w:ascii="Liberation Serif" w:eastAsia="DejaVu Sans" w:hAnsi="Liberation Serif" w:cs="DejaVu Sans"/>
          <w:sz w:val="20"/>
          <w:szCs w:val="24"/>
        </w:rPr>
        <w:t>really clear</w:t>
      </w:r>
      <w:proofErr w:type="gramEnd"/>
      <w:r>
        <w:rPr>
          <w:rFonts w:ascii="Liberation Serif" w:eastAsia="DejaVu Sans" w:hAnsi="Liberation Serif" w:cs="DejaVu Sans"/>
          <w:sz w:val="20"/>
          <w:szCs w:val="24"/>
        </w:rPr>
        <w:t xml:space="preserve"> what you’re summing over. Is this summed over time steps, with one or more of the variables changing from one time step to the next?</w:t>
      </w:r>
    </w:p>
  </w:comment>
  <w:comment w:id="90" w:author="Brad Duthie" w:date="2021-09-22T23:14:00Z" w:initials="BD">
    <w:p w14:paraId="42B689DE" w14:textId="77777777" w:rsidR="0089199E" w:rsidRDefault="0089199E">
      <w:r>
        <w:rPr>
          <w:rFonts w:ascii="Calibri" w:hAnsi="Calibri"/>
          <w:sz w:val="20"/>
        </w:rPr>
        <w:t>Here and with the summation above for ‘</w:t>
      </w:r>
      <w:proofErr w:type="spellStart"/>
      <w:r>
        <w:rPr>
          <w:rFonts w:ascii="Calibri" w:hAnsi="Calibri"/>
          <w:sz w:val="20"/>
        </w:rPr>
        <w:t>trj</w:t>
      </w:r>
      <w:proofErr w:type="spellEnd"/>
      <w:r>
        <w:rPr>
          <w:rFonts w:ascii="Calibri" w:hAnsi="Calibri"/>
          <w:sz w:val="20"/>
        </w:rPr>
        <w:t>’, I think you need to be explicit about what is being summed. E.g., for the sum on the bottom, \sum_{</w:t>
      </w:r>
      <w:proofErr w:type="spellStart"/>
      <w:r>
        <w:rPr>
          <w:rFonts w:ascii="Calibri" w:hAnsi="Calibri"/>
          <w:sz w:val="20"/>
        </w:rPr>
        <w:t>i</w:t>
      </w:r>
      <w:proofErr w:type="spellEnd"/>
      <w:r>
        <w:rPr>
          <w:rFonts w:ascii="Calibri" w:hAnsi="Calibri"/>
          <w:sz w:val="20"/>
        </w:rPr>
        <w:t xml:space="preserve"> = 1}^{N} x_{</w:t>
      </w:r>
      <w:proofErr w:type="spellStart"/>
      <w:r>
        <w:rPr>
          <w:rFonts w:ascii="Calibri" w:hAnsi="Calibri"/>
          <w:sz w:val="20"/>
        </w:rPr>
        <w:t>i</w:t>
      </w:r>
      <w:proofErr w:type="spellEnd"/>
      <w:r>
        <w:rPr>
          <w:rFonts w:ascii="Calibri" w:hAnsi="Calibri"/>
          <w:sz w:val="20"/>
        </w:rPr>
        <w:t xml:space="preserve">} (let me know if you want me to write this out and put it in an image, but you can see with it looks like with </w:t>
      </w:r>
      <w:hyperlink r:id="rId3"/>
      <w:r>
        <w:rPr>
          <w:rFonts w:ascii="Calibri" w:hAnsi="Calibri"/>
          <w:sz w:val="20"/>
        </w:rPr>
        <w:t xml:space="preserve"> </w:t>
      </w:r>
    </w:p>
  </w:comment>
  <w:comment w:id="95" w:author="Brad Duthie" w:date="2021-09-22T23:20:00Z" w:initials="BD">
    <w:p w14:paraId="6FD3E881" w14:textId="77777777" w:rsidR="0089199E" w:rsidRDefault="0089199E">
      <w:r>
        <w:rPr>
          <w:rFonts w:ascii="Calibri" w:hAnsi="Calibri"/>
          <w:sz w:val="20"/>
        </w:rPr>
        <w:t>I think that this is probably good to mention earlier.</w:t>
      </w:r>
    </w:p>
  </w:comment>
  <w:comment w:id="101" w:author="Brad Duthie" w:date="2021-09-22T23:22:00Z" w:initials="BD">
    <w:p w14:paraId="2F8B9B6B" w14:textId="77777777" w:rsidR="0089199E" w:rsidRDefault="0089199E">
      <w:r>
        <w:rPr>
          <w:rFonts w:ascii="Calibri" w:hAnsi="Calibri"/>
          <w:sz w:val="20"/>
        </w:rPr>
        <w:t xml:space="preserve">I don’t think </w:t>
      </w:r>
      <w:proofErr w:type="gramStart"/>
      <w:r>
        <w:rPr>
          <w:rFonts w:ascii="Calibri" w:hAnsi="Calibri"/>
          <w:sz w:val="20"/>
        </w:rPr>
        <w:t>all of</w:t>
      </w:r>
      <w:proofErr w:type="gramEnd"/>
      <w:r>
        <w:rPr>
          <w:rFonts w:ascii="Calibri" w:hAnsi="Calibri"/>
          <w:sz w:val="20"/>
        </w:rPr>
        <w:t xml:space="preserve"> these table columns are necessary since three do not change at all. You could just state the values in the legend.</w:t>
      </w:r>
    </w:p>
  </w:comment>
  <w:comment w:id="103" w:author="Brad Duthie" w:date="2021-09-22T23:23:00Z" w:initials="BD">
    <w:p w14:paraId="19D629C5" w14:textId="77777777" w:rsidR="0089199E" w:rsidRDefault="0089199E">
      <w:r>
        <w:rPr>
          <w:rFonts w:ascii="Calibri" w:hAnsi="Calibri"/>
          <w:sz w:val="20"/>
        </w:rPr>
        <w:t>I’m confused by this statement; all of them had a felling count increasing linearly, so why would this be relevant for differentiating which scenario retained the highest number of trees?</w:t>
      </w:r>
    </w:p>
  </w:comment>
  <w:comment w:id="104" w:author="Nils Bunnefeld" w:date="2021-09-23T10:25:00Z" w:initials="NB">
    <w:p w14:paraId="33274B7C" w14:textId="46255BFE" w:rsidR="0089199E" w:rsidRDefault="0089199E">
      <w:pPr>
        <w:pStyle w:val="CommentText"/>
      </w:pPr>
      <w:r>
        <w:rPr>
          <w:rStyle w:val="CommentReference"/>
        </w:rPr>
        <w:annotationRef/>
      </w:r>
      <w:r>
        <w:t xml:space="preserve">I don’t think you want to use the word extinction here, because it is the GMSE language that comes from a focus on animal populations when GMSE was first created. I would go through the entire chapter and just call it complete forest loss or 100% forest loss. I think it is </w:t>
      </w:r>
      <w:proofErr w:type="gramStart"/>
      <w:r>
        <w:t>really important</w:t>
      </w:r>
      <w:proofErr w:type="gramEnd"/>
      <w:r>
        <w:t xml:space="preserve"> not to confuse the reader with terminology that is normally used in a different context. </w:t>
      </w:r>
    </w:p>
  </w:comment>
  <w:comment w:id="105" w:author="Nils Bunnefeld" w:date="2021-09-23T10:27:00Z" w:initials="NB">
    <w:p w14:paraId="2246F8BD" w14:textId="516F9C5C" w:rsidR="0089199E" w:rsidRDefault="0089199E">
      <w:pPr>
        <w:pStyle w:val="CommentText"/>
      </w:pPr>
      <w:r>
        <w:rPr>
          <w:rStyle w:val="CommentReference"/>
        </w:rPr>
        <w:annotationRef/>
      </w:r>
      <w:r>
        <w:t xml:space="preserve">Again, extinction makes little sense here, complete forest loss describes the situation much better. </w:t>
      </w:r>
    </w:p>
  </w:comment>
  <w:comment w:id="112" w:author="Brad Duthie" w:date="2021-09-22T23:24:00Z" w:initials="BD">
    <w:p w14:paraId="480D327F" w14:textId="77777777" w:rsidR="0089199E" w:rsidRDefault="0089199E">
      <w:r>
        <w:rPr>
          <w:rFonts w:ascii="Calibri" w:hAnsi="Calibri"/>
          <w:sz w:val="20"/>
        </w:rPr>
        <w:t>Required for what? I think this needs to be more specific.</w:t>
      </w:r>
    </w:p>
  </w:comment>
  <w:comment w:id="115" w:author="Brad Duthie" w:date="2021-09-22T23:24:00Z" w:initials="BD">
    <w:p w14:paraId="3D571A5D" w14:textId="77777777" w:rsidR="0089199E" w:rsidRDefault="0089199E">
      <w:r>
        <w:rPr>
          <w:rFonts w:ascii="Calibri" w:hAnsi="Calibri"/>
          <w:sz w:val="20"/>
        </w:rPr>
        <w:t>I would avoid saying that quantitative evidence has been provided. I think empirical data would need to be able to make that claim. Rather, your model clarifies some key concepts and makes our thinking about these issues clearer. Consequently, you’ve provided some valuable theoretical insight that can inform conservation strategy and future hypothesis testing and data collection.</w:t>
      </w:r>
    </w:p>
  </w:comment>
  <w:comment w:id="117" w:author="Nils Bunnefeld" w:date="2021-09-23T10:38:00Z" w:initials="NB">
    <w:p w14:paraId="51D97AB3" w14:textId="77777777" w:rsidR="0089199E" w:rsidRDefault="0089199E">
      <w:pPr>
        <w:pStyle w:val="CommentText"/>
      </w:pPr>
      <w:r>
        <w:rPr>
          <w:rStyle w:val="CommentReference"/>
        </w:rPr>
        <w:annotationRef/>
      </w:r>
      <w:r>
        <w:t xml:space="preserve">Id there are no references that back this up, not even in the grey literature, then this is </w:t>
      </w:r>
      <w:proofErr w:type="gramStart"/>
      <w:r>
        <w:t>pretty novel</w:t>
      </w:r>
      <w:proofErr w:type="gramEnd"/>
      <w:r>
        <w:t xml:space="preserve">. It feels to me that we need to acknowledge somehow here that someone will have said this before, even if it is in the grey literature or on websites or </w:t>
      </w:r>
      <w:r w:rsidR="00444C49">
        <w:t xml:space="preserve">policy documents. </w:t>
      </w:r>
    </w:p>
    <w:p w14:paraId="2A5C23D3" w14:textId="5E27EC95" w:rsidR="00444C49" w:rsidRDefault="00444C49">
      <w:pPr>
        <w:pStyle w:val="CommentText"/>
      </w:pPr>
      <w:r>
        <w:t xml:space="preserve">Kate and Phil – any suggestions? </w:t>
      </w:r>
    </w:p>
  </w:comment>
  <w:comment w:id="118" w:author="Brad Duthie" w:date="2021-09-22T23:27:00Z" w:initials="BD">
    <w:p w14:paraId="519B2EA9" w14:textId="77777777" w:rsidR="0089199E" w:rsidRDefault="0089199E">
      <w:r>
        <w:rPr>
          <w:rFonts w:ascii="Calibri" w:hAnsi="Calibri"/>
          <w:sz w:val="20"/>
        </w:rPr>
        <w:t xml:space="preserve">I would avoid stating that this is the optimal approach. Rather, it is the best approach among the different scenarios that you considered. To truly demonstrate that it is optimal (in a technical sense) would involve a hefty proof that the stable budget situation cannot be improved by any other possible approach. </w:t>
      </w:r>
    </w:p>
  </w:comment>
  <w:comment w:id="123" w:author="Brad Duthie" w:date="2021-09-22T23:29:00Z" w:initials="BD">
    <w:p w14:paraId="4959F12C" w14:textId="77777777" w:rsidR="0089199E" w:rsidRDefault="0089199E">
      <w:r>
        <w:rPr>
          <w:rFonts w:ascii="Calibri" w:hAnsi="Calibri"/>
          <w:sz w:val="20"/>
        </w:rPr>
        <w:t>It might be worth acknowledging some assumptions that are being made about the timescale at which events occur in the model?</w:t>
      </w:r>
    </w:p>
  </w:comment>
  <w:comment w:id="124" w:author="Nils Bunnefeld" w:date="2021-09-23T10:42:00Z" w:initials="NB">
    <w:p w14:paraId="3CABF189" w14:textId="0034C41A" w:rsidR="00444C49" w:rsidRDefault="00444C49">
      <w:pPr>
        <w:pStyle w:val="CommentText"/>
      </w:pPr>
      <w:r>
        <w:rPr>
          <w:rStyle w:val="CommentReference"/>
        </w:rPr>
        <w:annotationRef/>
      </w:r>
      <w:r>
        <w:t xml:space="preserve">This section also needs some references. </w:t>
      </w:r>
    </w:p>
  </w:comment>
  <w:comment w:id="137" w:author="Brad Duthie" w:date="2021-09-22T23:30:00Z" w:initials="BD">
    <w:p w14:paraId="1A85EE6B" w14:textId="77777777" w:rsidR="0089199E" w:rsidRDefault="0089199E">
      <w:r>
        <w:rPr>
          <w:rFonts w:ascii="Calibri" w:hAnsi="Calibri"/>
          <w:sz w:val="20"/>
        </w:rPr>
        <w:t xml:space="preserve">Is this really the source that is likely to be most stable, as you found to be critical in your results? If this is the case, then I think it needs to be argued more clearly. My impression would have been the opposite – that private finance would be ultimately less stable than government finance due to </w:t>
      </w:r>
      <w:proofErr w:type="spellStart"/>
      <w:r>
        <w:rPr>
          <w:rFonts w:ascii="Calibri" w:hAnsi="Calibri"/>
          <w:sz w:val="20"/>
        </w:rPr>
        <w:t>shor</w:t>
      </w:r>
      <w:proofErr w:type="spellEnd"/>
      <w:r>
        <w:rPr>
          <w:rFonts w:ascii="Calibri" w:hAnsi="Calibri"/>
          <w:sz w:val="20"/>
        </w:rPr>
        <w:t xml:space="preserve">-term effects of market forces or business decisions. I don’t </w:t>
      </w:r>
      <w:proofErr w:type="gramStart"/>
      <w:r>
        <w:rPr>
          <w:rFonts w:ascii="Calibri" w:hAnsi="Calibri"/>
          <w:sz w:val="20"/>
        </w:rPr>
        <w:t>actually know</w:t>
      </w:r>
      <w:proofErr w:type="gramEnd"/>
      <w:r>
        <w:rPr>
          <w:rFonts w:ascii="Calibri" w:hAnsi="Calibri"/>
          <w:sz w:val="20"/>
        </w:rPr>
        <w:t xml:space="preserve"> anything about this, so it’s entirely possible I’m way off, but the logic for why private finance is the most promising avenue isn’t clear to me after reading the remainder of this chapter. Can’t public funding for resources be maintained longer ultimately, even operating at a financial loss?</w:t>
      </w:r>
    </w:p>
  </w:comment>
  <w:comment w:id="147" w:author="Brad Duthie" w:date="2021-09-22T23:35:00Z" w:initials="BD">
    <w:p w14:paraId="1F1832A6" w14:textId="77777777" w:rsidR="0089199E" w:rsidRDefault="0089199E">
      <w:r>
        <w:rPr>
          <w:rFonts w:ascii="Calibri" w:hAnsi="Calibri"/>
          <w:sz w:val="20"/>
        </w:rPr>
        <w:t>This still isn’t clear to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15FAB5" w15:done="0"/>
  <w15:commentEx w15:paraId="61F493C1" w15:done="0"/>
  <w15:commentEx w15:paraId="0B3FCE85" w15:done="0"/>
  <w15:commentEx w15:paraId="031BE8CD" w15:done="0"/>
  <w15:commentEx w15:paraId="29E272D9" w15:done="0"/>
  <w15:commentEx w15:paraId="6F5CC0F3" w15:done="0"/>
  <w15:commentEx w15:paraId="54632D7A" w15:done="0"/>
  <w15:commentEx w15:paraId="7BD47D41" w15:done="0"/>
  <w15:commentEx w15:paraId="21D621F3" w15:done="0"/>
  <w15:commentEx w15:paraId="2EE11A28" w15:done="0"/>
  <w15:commentEx w15:paraId="0CB530D3" w15:done="0"/>
  <w15:commentEx w15:paraId="1E1EBC49" w15:done="0"/>
  <w15:commentEx w15:paraId="13781251" w15:done="0"/>
  <w15:commentEx w15:paraId="100BAD5B" w15:paraIdParent="13781251" w15:done="0"/>
  <w15:commentEx w15:paraId="7F2A73DB" w15:done="0"/>
  <w15:commentEx w15:paraId="1AAB86DB" w15:done="0"/>
  <w15:commentEx w15:paraId="41614FCF" w15:done="0"/>
  <w15:commentEx w15:paraId="4D3F8048" w15:done="0"/>
  <w15:commentEx w15:paraId="182919F5" w15:done="0"/>
  <w15:commentEx w15:paraId="7BD590A3" w15:done="0"/>
  <w15:commentEx w15:paraId="30F2F082" w15:done="0"/>
  <w15:commentEx w15:paraId="1A582600" w15:done="0"/>
  <w15:commentEx w15:paraId="42B689DE" w15:done="0"/>
  <w15:commentEx w15:paraId="6FD3E881" w15:done="0"/>
  <w15:commentEx w15:paraId="2F8B9B6B" w15:done="0"/>
  <w15:commentEx w15:paraId="19D629C5" w15:done="0"/>
  <w15:commentEx w15:paraId="33274B7C" w15:done="0"/>
  <w15:commentEx w15:paraId="2246F8BD" w15:done="0"/>
  <w15:commentEx w15:paraId="480D327F" w15:done="0"/>
  <w15:commentEx w15:paraId="3D571A5D" w15:done="0"/>
  <w15:commentEx w15:paraId="2A5C23D3" w15:done="0"/>
  <w15:commentEx w15:paraId="519B2EA9" w15:done="0"/>
  <w15:commentEx w15:paraId="4959F12C" w15:done="0"/>
  <w15:commentEx w15:paraId="3CABF189" w15:done="0"/>
  <w15:commentEx w15:paraId="1A85EE6B" w15:done="0"/>
  <w15:commentEx w15:paraId="1F1832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6D0D6" w16cex:dateUtc="2021-09-23T09:09:00Z"/>
  <w16cex:commentExtensible w16cex:durableId="24F6D1D4" w16cex:dateUtc="2021-09-23T09:13:00Z"/>
  <w16cex:commentExtensible w16cex:durableId="24F6D305" w16cex:dateUtc="2021-09-23T09:18:00Z"/>
  <w16cex:commentExtensible w16cex:durableId="24F6D489" w16cex:dateUtc="2021-09-23T09:25:00Z"/>
  <w16cex:commentExtensible w16cex:durableId="24F6D52D" w16cex:dateUtc="2021-09-23T09:27:00Z"/>
  <w16cex:commentExtensible w16cex:durableId="24F6D79A" w16cex:dateUtc="2021-09-23T09:38:00Z"/>
  <w16cex:commentExtensible w16cex:durableId="24F6D879" w16cex:dateUtc="2021-09-23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15FAB5" w16cid:durableId="24F6D01D"/>
  <w16cid:commentId w16cid:paraId="61F493C1" w16cid:durableId="24F6D0D6"/>
  <w16cid:commentId w16cid:paraId="0B3FCE85" w16cid:durableId="24F6D01E"/>
  <w16cid:commentId w16cid:paraId="031BE8CD" w16cid:durableId="24F6D1D4"/>
  <w16cid:commentId w16cid:paraId="29E272D9" w16cid:durableId="24F6D01F"/>
  <w16cid:commentId w16cid:paraId="6F5CC0F3" w16cid:durableId="24F6D020"/>
  <w16cid:commentId w16cid:paraId="54632D7A" w16cid:durableId="24F6D021"/>
  <w16cid:commentId w16cid:paraId="7BD47D41" w16cid:durableId="24F6D022"/>
  <w16cid:commentId w16cid:paraId="21D621F3" w16cid:durableId="24F6D023"/>
  <w16cid:commentId w16cid:paraId="2EE11A28" w16cid:durableId="24F6D024"/>
  <w16cid:commentId w16cid:paraId="0CB530D3" w16cid:durableId="24F6D025"/>
  <w16cid:commentId w16cid:paraId="1E1EBC49" w16cid:durableId="24F6D026"/>
  <w16cid:commentId w16cid:paraId="13781251" w16cid:durableId="24F6D027"/>
  <w16cid:commentId w16cid:paraId="100BAD5B" w16cid:durableId="24F6D305"/>
  <w16cid:commentId w16cid:paraId="7F2A73DB" w16cid:durableId="24F6D028"/>
  <w16cid:commentId w16cid:paraId="1AAB86DB" w16cid:durableId="24F6D029"/>
  <w16cid:commentId w16cid:paraId="41614FCF" w16cid:durableId="24F6D02A"/>
  <w16cid:commentId w16cid:paraId="4D3F8048" w16cid:durableId="24F6D02B"/>
  <w16cid:commentId w16cid:paraId="182919F5" w16cid:durableId="24F6D02C"/>
  <w16cid:commentId w16cid:paraId="7BD590A3" w16cid:durableId="24F6D02D"/>
  <w16cid:commentId w16cid:paraId="30F2F082" w16cid:durableId="24F6D02E"/>
  <w16cid:commentId w16cid:paraId="1A582600" w16cid:durableId="24F6D02F"/>
  <w16cid:commentId w16cid:paraId="42B689DE" w16cid:durableId="24F6D030"/>
  <w16cid:commentId w16cid:paraId="6FD3E881" w16cid:durableId="24F6D031"/>
  <w16cid:commentId w16cid:paraId="2F8B9B6B" w16cid:durableId="24F6D032"/>
  <w16cid:commentId w16cid:paraId="19D629C5" w16cid:durableId="24F6D033"/>
  <w16cid:commentId w16cid:paraId="33274B7C" w16cid:durableId="24F6D489"/>
  <w16cid:commentId w16cid:paraId="2246F8BD" w16cid:durableId="24F6D52D"/>
  <w16cid:commentId w16cid:paraId="480D327F" w16cid:durableId="24F6D034"/>
  <w16cid:commentId w16cid:paraId="3D571A5D" w16cid:durableId="24F6D035"/>
  <w16cid:commentId w16cid:paraId="2A5C23D3" w16cid:durableId="24F6D79A"/>
  <w16cid:commentId w16cid:paraId="519B2EA9" w16cid:durableId="24F6D036"/>
  <w16cid:commentId w16cid:paraId="4959F12C" w16cid:durableId="24F6D037"/>
  <w16cid:commentId w16cid:paraId="3CABF189" w16cid:durableId="24F6D879"/>
  <w16cid:commentId w16cid:paraId="1A85EE6B" w16cid:durableId="24F6D038"/>
  <w16cid:commentId w16cid:paraId="1F1832A6" w16cid:durableId="24F6D0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s Bunnefeld">
    <w15:presenceInfo w15:providerId="AD" w15:userId="S::nb20@stir.ac.uk::d625445a-78f6-42d6-9364-b9a67daa1135"/>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2D4DF5"/>
    <w:rsid w:val="00380D43"/>
    <w:rsid w:val="00444C49"/>
    <w:rsid w:val="00624780"/>
    <w:rsid w:val="00775391"/>
    <w:rsid w:val="0089199E"/>
    <w:rsid w:val="00A83A57"/>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quicklatex.com/" TargetMode="External"/><Relationship Id="rId2" Type="http://schemas.openxmlformats.org/officeDocument/2006/relationships/hyperlink" Target="https://confoobio.github.io/gmse/notebook/gmse_notes.html" TargetMode="External"/><Relationship Id="rId1" Type="http://schemas.openxmlformats.org/officeDocument/2006/relationships/hyperlink" Target="https://confoobio.github.io/gmse/articles/SI1.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tlffindonesia.org/" TargetMode="Externa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hyperlink" Target="http://www.thegef.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20</Pages>
  <Words>32105</Words>
  <Characters>183005</Characters>
  <Application>Microsoft Office Word</Application>
  <DocSecurity>0</DocSecurity>
  <Lines>1525</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2</cp:revision>
  <dcterms:created xsi:type="dcterms:W3CDTF">2021-09-27T10:38:00Z</dcterms:created>
  <dcterms:modified xsi:type="dcterms:W3CDTF">2021-09-27T10:3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GPox8MHe"/&gt;&lt;style id="http://www.zotero.org/styles/elsevier-harvard" hasBibliography="1" bibliographyStyleHasBeenSet="0"/&gt;&lt;prefs&gt;&lt;pref name="fieldType" value="Field"/&gt;&lt;pref name="automaticJourn</vt:lpwstr>
  </property>
  <property fmtid="{D5CDD505-2E9C-101B-9397-08002B2CF9AE}" pid="9" name="ZOTERO_PREF_2">
    <vt:lpwstr>alAbbreviations" value="true"/&gt;&lt;/prefs&gt;&lt;/data&gt;</vt:lpwstr>
  </property>
</Properties>
</file>